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09FFD" w14:textId="011C513F" w:rsidR="00FC6E2B" w:rsidRDefault="00FC6E2B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Lab rapport RNA analyse</w:t>
      </w:r>
    </w:p>
    <w:p w14:paraId="741120BB" w14:textId="77777777" w:rsidR="00AC6781" w:rsidRDefault="00AC6781">
      <w:pPr>
        <w:rPr>
          <w:rFonts w:ascii="Lato" w:hAnsi="Lato"/>
          <w:color w:val="2D3B45"/>
          <w:shd w:val="clear" w:color="auto" w:fill="FFFFFF"/>
        </w:rPr>
      </w:pPr>
    </w:p>
    <w:p w14:paraId="24ADB5C5" w14:textId="74578E4C" w:rsidR="000E4499" w:rsidRDefault="000E4499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Introduksjon</w:t>
      </w:r>
    </w:p>
    <w:p w14:paraId="4D089CC3" w14:textId="77777777" w:rsidR="00DD7179" w:rsidRDefault="00DD7179">
      <w:pPr>
        <w:rPr>
          <w:rFonts w:ascii="Lato" w:hAnsi="Lato"/>
          <w:color w:val="2D3B45"/>
          <w:shd w:val="clear" w:color="auto" w:fill="FFFFFF"/>
        </w:rPr>
      </w:pPr>
    </w:p>
    <w:p w14:paraId="2DC4550D" w14:textId="77777777" w:rsidR="00DD7179" w:rsidRPr="0084736B" w:rsidRDefault="00DD7179" w:rsidP="0084736B">
      <w:pPr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</w:pP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cDNA</w:t>
      </w:r>
      <w:proofErr w:type="spellEnd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 → 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qPCR</w:t>
      </w:r>
      <w:proofErr w:type="spellEnd"/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• 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Dilution</w:t>
      </w:r>
      <w:proofErr w:type="spellEnd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 series 1/10 – 1/100 – 1/1000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• Testa primerpar og 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pipetteringsferdigheiter</w:t>
      </w:r>
      <w:proofErr w:type="spellEnd"/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Mengde / lineærkurve for c-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Myc</w:t>
      </w:r>
      <w:proofErr w:type="spellEnd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 (akutt respons-gen, ribosomal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biogenese)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• Delta-Delta-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Ct</w:t>
      </w:r>
      <w:proofErr w:type="spellEnd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 metoden (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Livak</w:t>
      </w:r>
      <w:proofErr w:type="spellEnd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 &amp; 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Schmittgen</w:t>
      </w:r>
      <w:proofErr w:type="spellEnd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, 2001)</w:t>
      </w:r>
      <w:r w:rsidRPr="0084736B">
        <w:br/>
      </w:r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 xml:space="preserve">• Hent ut </w:t>
      </w:r>
      <w:proofErr w:type="spellStart"/>
      <w:r w:rsidRPr="0084736B">
        <w:rPr>
          <w:rStyle w:val="textlayer--absolute"/>
          <w:rFonts w:ascii="Times New Roman" w:hAnsi="Times New Roman" w:cs="Times New Roman"/>
          <w:sz w:val="24"/>
          <w:szCs w:val="24"/>
          <w:shd w:val="clear" w:color="auto" w:fill="F2F2F2"/>
        </w:rPr>
        <w:t>Ct-verdiane</w:t>
      </w:r>
      <w:proofErr w:type="spellEnd"/>
    </w:p>
    <w:p w14:paraId="5FFFA76A" w14:textId="77777777" w:rsidR="00DD7179" w:rsidRPr="00DD7179" w:rsidRDefault="00DD7179" w:rsidP="00DD7179">
      <w:pPr>
        <w:rPr>
          <w:rStyle w:val="textlayer--absolute"/>
          <w:rFonts w:ascii="Times New Roman" w:hAnsi="Times New Roman" w:cs="Times New Roman"/>
          <w:sz w:val="36"/>
          <w:szCs w:val="36"/>
          <w:shd w:val="clear" w:color="auto" w:fill="F2F2F2"/>
        </w:rPr>
      </w:pPr>
    </w:p>
    <w:p w14:paraId="4548FB97" w14:textId="6DC68996" w:rsidR="007B0616" w:rsidRPr="0084736B" w:rsidRDefault="00DD7179" w:rsidP="0084736B">
      <w:pPr>
        <w:rPr>
          <w:rFonts w:ascii="Times New Roman" w:hAnsi="Times New Roman" w:cs="Times New Roman"/>
          <w:color w:val="2D3B45"/>
          <w:sz w:val="24"/>
          <w:szCs w:val="24"/>
          <w:shd w:val="clear" w:color="auto" w:fill="FFFFFF"/>
        </w:rPr>
      </w:pP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cDNA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t xml:space="preserve"> → 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qPCR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 xml:space="preserve">• 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Dilution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t xml:space="preserve"> series 1/10 – 1/100 – 1/1000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 xml:space="preserve">• Testa primerpar og 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pipetteringsferdigheiter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• Mengde / lineærkurve for c-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Myc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t xml:space="preserve"> (akutt respons-gen, ribosomal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biogenese)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  <w:t>• Delta-Delta-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Ct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t xml:space="preserve"> metoden (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Livak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t xml:space="preserve"> &amp; </w:t>
      </w:r>
      <w:proofErr w:type="spellStart"/>
      <w:r w:rsidRPr="0084736B">
        <w:rPr>
          <w:rFonts w:ascii="Times New Roman" w:hAnsi="Times New Roman" w:cs="Times New Roman"/>
          <w:sz w:val="24"/>
          <w:szCs w:val="24"/>
          <w:lang w:eastAsia="nb-NO"/>
        </w:rPr>
        <w:t>Schmittgen</w:t>
      </w:r>
      <w:proofErr w:type="spellEnd"/>
      <w:r w:rsidRPr="0084736B">
        <w:rPr>
          <w:rFonts w:ascii="Times New Roman" w:hAnsi="Times New Roman" w:cs="Times New Roman"/>
          <w:sz w:val="24"/>
          <w:szCs w:val="24"/>
          <w:lang w:eastAsia="nb-NO"/>
        </w:rPr>
        <w:t>, 2001)</w:t>
      </w:r>
      <w:r w:rsidRPr="0084736B">
        <w:rPr>
          <w:rFonts w:ascii="Times New Roman" w:hAnsi="Times New Roman" w:cs="Times New Roman"/>
          <w:sz w:val="24"/>
          <w:szCs w:val="24"/>
          <w:lang w:eastAsia="nb-NO"/>
        </w:rPr>
        <w:br/>
      </w:r>
      <w:r w:rsidRPr="0084736B">
        <w:rPr>
          <w:rFonts w:ascii="Times New Roman" w:hAnsi="Times New Roman" w:cs="Times New Roman"/>
          <w:color w:val="000000"/>
          <w:sz w:val="24"/>
          <w:szCs w:val="24"/>
          <w:lang w:eastAsia="nb-NO"/>
        </w:rPr>
        <w:t xml:space="preserve">• Hent ut </w:t>
      </w:r>
      <w:proofErr w:type="spellStart"/>
      <w:r w:rsidRPr="0084736B">
        <w:rPr>
          <w:rFonts w:ascii="Times New Roman" w:hAnsi="Times New Roman" w:cs="Times New Roman"/>
          <w:color w:val="000000"/>
          <w:sz w:val="24"/>
          <w:szCs w:val="24"/>
          <w:lang w:eastAsia="nb-NO"/>
        </w:rPr>
        <w:t>Ct-verdiane</w:t>
      </w:r>
      <w:proofErr w:type="spellEnd"/>
      <w:r w:rsidRPr="0084736B">
        <w:rPr>
          <w:rFonts w:ascii="Times New Roman" w:hAnsi="Times New Roman" w:cs="Times New Roman"/>
          <w:color w:val="000000"/>
          <w:sz w:val="24"/>
          <w:szCs w:val="24"/>
          <w:lang w:eastAsia="nb-NO"/>
        </w:rPr>
        <w:br/>
      </w:r>
    </w:p>
    <w:p w14:paraId="0059F1CC" w14:textId="4030636D" w:rsidR="000E4499" w:rsidRPr="00CC648D" w:rsidRDefault="00CC648D">
      <w:pPr>
        <w:rPr>
          <w:rFonts w:ascii="Lato" w:hAnsi="Lato"/>
          <w:color w:val="2D3B45"/>
          <w:shd w:val="clear" w:color="auto" w:fill="FFFFFF"/>
          <w:lang w:val="en-US"/>
        </w:rPr>
      </w:pPr>
      <w:r w:rsidRPr="00CC648D">
        <w:rPr>
          <w:lang w:val="en-US"/>
        </w:rPr>
        <w:t>RT</w:t>
      </w:r>
      <w:r w:rsidR="00707ED9">
        <w:rPr>
          <w:lang w:val="en-US"/>
        </w:rPr>
        <w:t>-</w:t>
      </w:r>
      <w:r w:rsidRPr="00CC648D">
        <w:rPr>
          <w:lang w:val="en-US"/>
        </w:rPr>
        <w:t xml:space="preserve">qPCR is a method that allows molecular exercise physiologists to quantify RNA by first reverse transcribing RNA into cDNA. The cDNA is then amplified in a thermal cycler. A fluorescent dye is used that allows measurement of the concentration of the DNA product during each cycle with a fluorometer that is part of the thermal cyclers used for RT-qPCR. Western blotting involves the separation of denatured proteins within a gel followed by detection that involves antibodies raised against the protein of interest. </w:t>
      </w:r>
      <w:proofErr w:type="spellStart"/>
      <w:r w:rsidRPr="00CC648D">
        <w:rPr>
          <w:lang w:val="en-US"/>
        </w:rPr>
        <w:t>Omic</w:t>
      </w:r>
      <w:proofErr w:type="spellEnd"/>
      <w:r w:rsidRPr="00CC648D">
        <w:rPr>
          <w:lang w:val="en-US"/>
        </w:rPr>
        <w:t xml:space="preserve"> approaches allow the non-biased measurement of DNA, RNA and proteins, which allows the development of new hypotheses and gives an idea about the big picture</w:t>
      </w:r>
      <w:r w:rsidR="00AE08CC">
        <w:rPr>
          <w:lang w:val="en-US"/>
        </w:rPr>
        <w:t xml:space="preserve"> </w:t>
      </w:r>
      <w:r w:rsidR="00987EA7">
        <w:rPr>
          <w:lang w:val="en-US"/>
        </w:rPr>
        <w:fldChar w:fldCharType="begin"/>
      </w:r>
      <w:r w:rsidR="00987EA7">
        <w:rPr>
          <w:lang w:val="en-US"/>
        </w:rPr>
        <w:instrText xml:space="preserve"> ADDIN ZOTERO_ITEM CSL_CITATION {"citationID":"fyKrNrxY","properties":{"formattedCitation":"(Wackerhage, 2014)","plainCitation":"(Wackerhage, 2014)","noteIndex":0},"citationItems":[{"id":230,"uris":["http://zotero.org/groups/5229223/items/NHPVZWU3"],"itemData":{"id":230,"type":"book","event-place":"London","ISBN":"978-0-415-60787-2","publisher":"Routledge","publisher-place":"London","title":"Molecular exercise physiology : an introduction","author":[{"family":"Wackerhage","given":"Henning"}],"issued":{"date-parts":[["2014"]]},"citation-key":"wackerhageMolecularExercisePhysiology2014"}}],"schema":"https://github.com/citation-style-language/schema/raw/master/csl-citation.json"} </w:instrText>
      </w:r>
      <w:r w:rsidR="00987EA7">
        <w:rPr>
          <w:lang w:val="en-US"/>
        </w:rPr>
        <w:fldChar w:fldCharType="separate"/>
      </w:r>
      <w:r w:rsidR="00987EA7" w:rsidRPr="0042589A">
        <w:rPr>
          <w:rFonts w:ascii="Calibri" w:hAnsi="Calibri" w:cs="Calibri"/>
          <w:lang w:val="en-US"/>
        </w:rPr>
        <w:t>(</w:t>
      </w:r>
      <w:proofErr w:type="spellStart"/>
      <w:r w:rsidR="00987EA7" w:rsidRPr="0042589A">
        <w:rPr>
          <w:rFonts w:ascii="Calibri" w:hAnsi="Calibri" w:cs="Calibri"/>
          <w:lang w:val="en-US"/>
        </w:rPr>
        <w:t>Wackerhage</w:t>
      </w:r>
      <w:proofErr w:type="spellEnd"/>
      <w:r w:rsidR="00987EA7" w:rsidRPr="0042589A">
        <w:rPr>
          <w:rFonts w:ascii="Calibri" w:hAnsi="Calibri" w:cs="Calibri"/>
          <w:lang w:val="en-US"/>
        </w:rPr>
        <w:t>, 2014)</w:t>
      </w:r>
      <w:r w:rsidR="00987EA7">
        <w:rPr>
          <w:lang w:val="en-US"/>
        </w:rPr>
        <w:fldChar w:fldCharType="end"/>
      </w:r>
    </w:p>
    <w:p w14:paraId="5BA760D7" w14:textId="77777777" w:rsidR="0042589A" w:rsidRDefault="0042589A">
      <w:pPr>
        <w:rPr>
          <w:rFonts w:ascii="Lato" w:hAnsi="Lato"/>
          <w:color w:val="2D3B45"/>
          <w:shd w:val="clear" w:color="auto" w:fill="FFFFFF"/>
        </w:rPr>
      </w:pPr>
    </w:p>
    <w:p w14:paraId="6126475D" w14:textId="6DA12F7B" w:rsidR="000E4499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lastRenderedPageBreak/>
        <w:t>Metode</w:t>
      </w:r>
    </w:p>
    <w:p w14:paraId="43A29549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4A5443B8" w14:textId="4080EEB7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Resultat</w:t>
      </w:r>
    </w:p>
    <w:p w14:paraId="51982EB3" w14:textId="77777777" w:rsidR="00AE4EE8" w:rsidRDefault="00AE4EE8">
      <w:pPr>
        <w:rPr>
          <w:rFonts w:ascii="Lato" w:hAnsi="Lato"/>
          <w:color w:val="2D3B45"/>
          <w:shd w:val="clear" w:color="auto" w:fill="FFFFFF"/>
        </w:rPr>
      </w:pPr>
    </w:p>
    <w:p w14:paraId="59576FBD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186CEC3A" w14:textId="67A9BFE8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Diskusjon</w:t>
      </w:r>
    </w:p>
    <w:p w14:paraId="44A2EDDB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41A4129B" w14:textId="400520BB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Konklusjon</w:t>
      </w:r>
    </w:p>
    <w:p w14:paraId="750054E7" w14:textId="77777777" w:rsidR="007B0616" w:rsidRDefault="007B0616">
      <w:pPr>
        <w:rPr>
          <w:rFonts w:ascii="Lato" w:hAnsi="Lato"/>
          <w:color w:val="2D3B45"/>
          <w:shd w:val="clear" w:color="auto" w:fill="FFFFFF"/>
        </w:rPr>
      </w:pPr>
    </w:p>
    <w:p w14:paraId="53403AA2" w14:textId="22A0A2BF" w:rsidR="007B0616" w:rsidRDefault="007B0616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Referanser</w:t>
      </w:r>
    </w:p>
    <w:p w14:paraId="72248758" w14:textId="77777777" w:rsidR="00FC6E2B" w:rsidRDefault="00FC6E2B">
      <w:pPr>
        <w:rPr>
          <w:rFonts w:ascii="Lato" w:hAnsi="Lato"/>
          <w:color w:val="2D3B45"/>
          <w:shd w:val="clear" w:color="auto" w:fill="FFFFFF"/>
        </w:rPr>
      </w:pPr>
    </w:p>
    <w:p w14:paraId="3184E5DC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outlineLvl w:val="0"/>
        <w:rPr>
          <w:rFonts w:ascii="Lato" w:eastAsia="Times New Roman" w:hAnsi="Lato" w:cs="Times New Roman"/>
          <w:color w:val="4D4C4C"/>
          <w:kern w:val="36"/>
          <w:sz w:val="48"/>
          <w:szCs w:val="4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36"/>
          <w:sz w:val="28"/>
          <w:szCs w:val="28"/>
          <w:lang w:eastAsia="nb-NO"/>
          <w14:ligatures w14:val="none"/>
        </w:rPr>
        <w:t>Målet:</w:t>
      </w:r>
    </w:p>
    <w:p w14:paraId="52730874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RNA analyse</w:t>
      </w:r>
    </w:p>
    <w:p w14:paraId="22183AAF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Tester i 1 plate</w:t>
      </w:r>
    </w:p>
    <w:p w14:paraId="16901EAC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Del 1: Sammenligne prøver</w:t>
      </w:r>
    </w:p>
    <w:p w14:paraId="31F570D2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Del 2: Fortynningsserie (kontroll prøve)</w:t>
      </w:r>
    </w:p>
    <w:p w14:paraId="2FF5F4F1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 </w:t>
      </w:r>
    </w:p>
    <w:p w14:paraId="09C2946D" w14:textId="77777777" w:rsidR="00B657CE" w:rsidRPr="00B657CE" w:rsidRDefault="00B657CE" w:rsidP="00B657CE">
      <w:pPr>
        <w:shd w:val="clear" w:color="auto" w:fill="F2F2F2"/>
        <w:spacing w:after="0" w:line="240" w:lineRule="auto"/>
        <w:outlineLvl w:val="2"/>
        <w:rPr>
          <w:rFonts w:ascii="Lato" w:eastAsia="Times New Roman" w:hAnsi="Lato" w:cs="Times New Roman"/>
          <w:color w:val="4D4C4C"/>
          <w:kern w:val="0"/>
          <w:sz w:val="38"/>
          <w:szCs w:val="3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0"/>
          <w:sz w:val="38"/>
          <w:szCs w:val="38"/>
          <w:lang w:eastAsia="nb-NO"/>
          <w14:ligatures w14:val="none"/>
        </w:rPr>
        <w:t>Materials</w:t>
      </w:r>
    </w:p>
    <w:p w14:paraId="08C4C908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lastRenderedPageBreak/>
        <w:t xml:space="preserve">A real-time PCR machine (We use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QuantStudio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 5)</w:t>
      </w:r>
    </w:p>
    <w:p w14:paraId="0060EA90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A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qPCR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reaction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plate</w:t>
      </w:r>
    </w:p>
    <w:p w14:paraId="211341B3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Nuclease-free water and pipette tips</w:t>
      </w:r>
    </w:p>
    <w:p w14:paraId="7ACC2A05" w14:textId="77777777" w:rsidR="00B657CE" w:rsidRPr="00B657CE" w:rsidRDefault="00B657CE" w:rsidP="00B657CE">
      <w:pPr>
        <w:numPr>
          <w:ilvl w:val="0"/>
          <w:numId w:val="2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SYBR-green Master mix</w:t>
      </w:r>
    </w:p>
    <w:p w14:paraId="057500AD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outlineLvl w:val="0"/>
        <w:rPr>
          <w:rFonts w:ascii="Lato" w:eastAsia="Times New Roman" w:hAnsi="Lato" w:cs="Times New Roman"/>
          <w:color w:val="4D4C4C"/>
          <w:kern w:val="36"/>
          <w:sz w:val="48"/>
          <w:szCs w:val="4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36"/>
          <w:sz w:val="28"/>
          <w:szCs w:val="28"/>
          <w:lang w:eastAsia="nb-NO"/>
          <w14:ligatures w14:val="none"/>
        </w:rPr>
        <w:t>Metode:</w:t>
      </w:r>
    </w:p>
    <w:p w14:paraId="74A78DE3" w14:textId="77777777" w:rsidR="00B657CE" w:rsidRPr="00B657CE" w:rsidRDefault="00B657CE" w:rsidP="00B657CE">
      <w:pPr>
        <w:numPr>
          <w:ilvl w:val="0"/>
          <w:numId w:val="3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Combine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a master-mix:</w:t>
      </w:r>
    </w:p>
    <w:tbl>
      <w:tblPr>
        <w:tblW w:w="0" w:type="auto"/>
        <w:tblBorders>
          <w:top w:val="single" w:sz="6" w:space="0" w:color="BDBDBD"/>
          <w:left w:val="single" w:sz="6" w:space="0" w:color="BDBDBD"/>
          <w:bottom w:val="single" w:sz="6" w:space="0" w:color="BDBDBD"/>
          <w:right w:val="single" w:sz="6" w:space="0" w:color="BDBDBD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478"/>
        <w:gridCol w:w="2137"/>
      </w:tblGrid>
      <w:tr w:rsidR="00B657CE" w:rsidRPr="00B657CE" w14:paraId="6FC82357" w14:textId="77777777" w:rsidTr="00B657CE">
        <w:tc>
          <w:tcPr>
            <w:tcW w:w="0" w:type="auto"/>
            <w:vAlign w:val="center"/>
            <w:hideMark/>
          </w:tcPr>
          <w:p w14:paraId="5AFB41A3" w14:textId="77777777" w:rsidR="00B657CE" w:rsidRPr="00B657CE" w:rsidRDefault="00B657CE" w:rsidP="00B6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  <w:t>Component</w:t>
            </w:r>
          </w:p>
        </w:tc>
        <w:tc>
          <w:tcPr>
            <w:tcW w:w="0" w:type="auto"/>
            <w:vAlign w:val="center"/>
            <w:hideMark/>
          </w:tcPr>
          <w:p w14:paraId="7411F3F0" w14:textId="77777777" w:rsidR="00B657CE" w:rsidRPr="00B657CE" w:rsidRDefault="00B657CE" w:rsidP="00B657C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  <w:t xml:space="preserve">Volume per </w:t>
            </w:r>
            <w:proofErr w:type="spellStart"/>
            <w:r w:rsidRPr="00B657CE">
              <w:rPr>
                <w:rFonts w:ascii="Times New Roman" w:eastAsia="Times New Roman" w:hAnsi="Times New Roman" w:cs="Times New Roman"/>
                <w:b/>
                <w:bCs/>
                <w:kern w:val="0"/>
                <w:sz w:val="24"/>
                <w:szCs w:val="24"/>
                <w:lang w:eastAsia="nb-NO"/>
                <w14:ligatures w14:val="none"/>
              </w:rPr>
              <w:t>reaction</w:t>
            </w:r>
            <w:proofErr w:type="spellEnd"/>
          </w:p>
        </w:tc>
      </w:tr>
      <w:tr w:rsidR="00B657CE" w:rsidRPr="00B657CE" w14:paraId="48332E15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6C00A2D6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proofErr w:type="spellStart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Sybr</w:t>
            </w:r>
            <w:proofErr w:type="spellEnd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-green 2X master-mi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6F73CAAC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5 μl</w:t>
            </w:r>
            <w:hyperlink r:id="rId5" w:anchor="fn1" w:tgtFrame="_blank" w:history="1">
              <w:r w:rsidRPr="00B657CE">
                <w:rPr>
                  <w:rFonts w:ascii="Times New Roman" w:eastAsia="Times New Roman" w:hAnsi="Times New Roman" w:cs="Times New Roman"/>
                  <w:color w:val="29AEB9"/>
                  <w:kern w:val="0"/>
                  <w:sz w:val="18"/>
                  <w:szCs w:val="18"/>
                  <w:u w:val="single"/>
                  <w:vertAlign w:val="superscript"/>
                  <w:lang w:eastAsia="nb-NO"/>
                  <w14:ligatures w14:val="none"/>
                </w:rPr>
                <w:t>1</w:t>
              </w:r>
            </w:hyperlink>
          </w:p>
        </w:tc>
      </w:tr>
      <w:tr w:rsidR="00B657CE" w:rsidRPr="00B657CE" w14:paraId="5BC37FA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6E7BB05F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</w:pPr>
            <w:proofErr w:type="spellStart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>Primermix</w:t>
            </w:r>
            <w:proofErr w:type="spellEnd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 xml:space="preserve">, Forward and </w:t>
            </w:r>
            <w:proofErr w:type="spellStart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>Reverese</w:t>
            </w:r>
            <w:proofErr w:type="spellEnd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 xml:space="preserve"> 5 </w:t>
            </w: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μ</w:t>
            </w: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>M</w:t>
            </w:r>
            <w:hyperlink r:id="rId6" w:anchor="fn2" w:tgtFrame="_blank" w:history="1">
              <w:r w:rsidRPr="00B657CE">
                <w:rPr>
                  <w:rFonts w:ascii="Times New Roman" w:eastAsia="Times New Roman" w:hAnsi="Times New Roman" w:cs="Times New Roman"/>
                  <w:color w:val="29AEB9"/>
                  <w:kern w:val="0"/>
                  <w:sz w:val="18"/>
                  <w:szCs w:val="18"/>
                  <w:u w:val="single"/>
                  <w:vertAlign w:val="superscript"/>
                  <w:lang w:val="en-US" w:eastAsia="nb-NO"/>
                  <w14:ligatures w14:val="none"/>
                </w:rPr>
                <w:t>2</w:t>
              </w:r>
            </w:hyperlink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val="en-US" w:eastAsia="nb-NO"/>
                <w14:ligatures w14:val="none"/>
              </w:rPr>
              <w:t> each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1A2A1710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 xml:space="preserve">1 </w:t>
            </w:r>
            <w:proofErr w:type="spellStart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μl</w:t>
            </w:r>
            <w:proofErr w:type="spellEnd"/>
          </w:p>
        </w:tc>
      </w:tr>
      <w:tr w:rsidR="00B657CE" w:rsidRPr="00B657CE" w14:paraId="1A25EFF2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7605F8E5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H2O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vAlign w:val="center"/>
            <w:hideMark/>
          </w:tcPr>
          <w:p w14:paraId="5E2A5C5B" w14:textId="77777777" w:rsidR="00B657CE" w:rsidRPr="00B657CE" w:rsidRDefault="00B657CE" w:rsidP="00B657CE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 xml:space="preserve">2 </w:t>
            </w:r>
            <w:proofErr w:type="spellStart"/>
            <w:r w:rsidRPr="00B657CE">
              <w:rPr>
                <w:rFonts w:ascii="Times New Roman" w:eastAsia="Times New Roman" w:hAnsi="Times New Roman" w:cs="Times New Roman"/>
                <w:kern w:val="0"/>
                <w:sz w:val="24"/>
                <w:szCs w:val="24"/>
                <w:lang w:eastAsia="nb-NO"/>
                <w14:ligatures w14:val="none"/>
              </w:rPr>
              <w:t>μl</w:t>
            </w:r>
            <w:proofErr w:type="spellEnd"/>
          </w:p>
        </w:tc>
      </w:tr>
    </w:tbl>
    <w:p w14:paraId="3C72C512" w14:textId="77777777" w:rsidR="00B657CE" w:rsidRPr="00B657CE" w:rsidRDefault="00B657CE" w:rsidP="00B657CE">
      <w:pPr>
        <w:numPr>
          <w:ilvl w:val="0"/>
          <w:numId w:val="4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Load the plate with primer-specific master-</w:t>
      </w:r>
      <w:proofErr w:type="gram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mix</w:t>
      </w:r>
      <w:proofErr w:type="gramEnd"/>
    </w:p>
    <w:p w14:paraId="19FF192F" w14:textId="77777777" w:rsidR="00B657CE" w:rsidRPr="00B657CE" w:rsidRDefault="00B657CE" w:rsidP="00B657CE">
      <w:pPr>
        <w:numPr>
          <w:ilvl w:val="0"/>
          <w:numId w:val="4"/>
        </w:num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Add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2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μl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cDNA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sample.</w:t>
      </w:r>
    </w:p>
    <w:p w14:paraId="6A75EB26" w14:textId="77777777" w:rsidR="00B657CE" w:rsidRPr="00B657CE" w:rsidRDefault="00000000" w:rsidP="00B657CE">
      <w:pPr>
        <w:shd w:val="clear" w:color="auto" w:fill="F2F2F2"/>
        <w:spacing w:after="0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pict w14:anchorId="3BF7EE7C">
          <v:rect id="_x0000_i1025" style="width:0;height:0" o:hralign="center" o:hrstd="t" o:hr="t" fillcolor="#a0a0a0" stroked="f"/>
        </w:pict>
      </w:r>
    </w:p>
    <w:p w14:paraId="48CB1128" w14:textId="77777777" w:rsidR="00B657CE" w:rsidRPr="00B657CE" w:rsidRDefault="00B657CE" w:rsidP="00B657CE">
      <w:pPr>
        <w:numPr>
          <w:ilvl w:val="0"/>
          <w:numId w:val="5"/>
        </w:numPr>
        <w:shd w:val="clear" w:color="auto" w:fill="F2F2F2"/>
        <w:spacing w:beforeAutospacing="1" w:after="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The final volume of the reaction may be optimized, 10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ul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 is a good starting point</w:t>
      </w:r>
      <w:hyperlink r:id="rId7" w:anchor="fnref1" w:tgtFrame="_blank" w:history="1"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val="en-US" w:eastAsia="nb-NO"/>
            <w14:ligatures w14:val="none"/>
          </w:rPr>
          <w:t>↩</w:t>
        </w:r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eastAsia="nb-NO"/>
            <w14:ligatures w14:val="none"/>
          </w:rPr>
          <w:t>︎</w:t>
        </w:r>
      </w:hyperlink>
    </w:p>
    <w:p w14:paraId="315E0B24" w14:textId="77777777" w:rsidR="00B657CE" w:rsidRPr="00B657CE" w:rsidRDefault="00B657CE" w:rsidP="00B657CE">
      <w:pPr>
        <w:numPr>
          <w:ilvl w:val="0"/>
          <w:numId w:val="5"/>
        </w:numPr>
        <w:shd w:val="clear" w:color="auto" w:fill="F2F2F2"/>
        <w:spacing w:beforeAutospacing="1" w:after="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Primer concentrations might need further optimization</w:t>
      </w:r>
      <w:hyperlink r:id="rId8" w:anchor="fnref2" w:tgtFrame="_blank" w:history="1"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val="en-US" w:eastAsia="nb-NO"/>
            <w14:ligatures w14:val="none"/>
          </w:rPr>
          <w:t>↩</w:t>
        </w:r>
        <w:r w:rsidRPr="00B657CE">
          <w:rPr>
            <w:rFonts w:ascii="Cambria Math" w:eastAsia="Times New Roman" w:hAnsi="Cambria Math" w:cs="Cambria Math"/>
            <w:color w:val="29AEB9"/>
            <w:kern w:val="0"/>
            <w:sz w:val="24"/>
            <w:szCs w:val="24"/>
            <w:u w:val="single"/>
            <w:lang w:eastAsia="nb-NO"/>
            <w14:ligatures w14:val="none"/>
          </w:rPr>
          <w:t>︎</w:t>
        </w:r>
      </w:hyperlink>
    </w:p>
    <w:p w14:paraId="7FDE3539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 </w:t>
      </w:r>
    </w:p>
    <w:p w14:paraId="0AACC10C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8"/>
          <w:szCs w:val="28"/>
          <w:lang w:eastAsia="nb-NO"/>
          <w14:ligatures w14:val="none"/>
        </w:rPr>
        <w:t>Fylling av brønner:</w:t>
      </w:r>
    </w:p>
    <w:tbl>
      <w:tblPr>
        <w:tblW w:w="0" w:type="auto"/>
        <w:tblBorders>
          <w:top w:val="single" w:sz="6" w:space="0" w:color="BDBDBD"/>
          <w:left w:val="single" w:sz="6" w:space="0" w:color="BDBDBD"/>
          <w:bottom w:val="single" w:sz="6" w:space="0" w:color="BDBDBD"/>
          <w:right w:val="single" w:sz="6" w:space="0" w:color="BDBDBD"/>
        </w:tblBorders>
        <w:shd w:val="clear" w:color="auto" w:fill="F2F2F2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53"/>
        <w:gridCol w:w="1718"/>
        <w:gridCol w:w="1718"/>
        <w:gridCol w:w="170"/>
        <w:gridCol w:w="417"/>
        <w:gridCol w:w="557"/>
        <w:gridCol w:w="696"/>
        <w:gridCol w:w="835"/>
        <w:gridCol w:w="974"/>
        <w:gridCol w:w="1113"/>
        <w:gridCol w:w="309"/>
        <w:gridCol w:w="309"/>
        <w:gridCol w:w="309"/>
      </w:tblGrid>
      <w:tr w:rsidR="00B657CE" w:rsidRPr="00B657CE" w14:paraId="0A3CAD95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076AE3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06716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639A58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2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C902AD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3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1C7A10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4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278F17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5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4D53CE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6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38F14E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7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320F23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8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1F86F0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9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2C8845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188B4F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92AE7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12</w:t>
            </w:r>
          </w:p>
        </w:tc>
      </w:tr>
      <w:tr w:rsidR="00B657CE" w:rsidRPr="00B657CE" w14:paraId="376B8AF8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4DBDB2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172956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</w:t>
            </w:r>
            <w:proofErr w:type="gramStart"/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0  +</w:t>
            </w:r>
            <w:proofErr w:type="gramEnd"/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 xml:space="preserve">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3DB238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8EFD7D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437A06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510843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5AC860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69D6FE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DC1E0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78FC8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7DEA1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48B578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A93BE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480F0DF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3BF309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B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8B7412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</w:t>
            </w:r>
            <w:proofErr w:type="gramStart"/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0  +</w:t>
            </w:r>
            <w:proofErr w:type="gramEnd"/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 xml:space="preserve">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94A850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ADD2E0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23CE63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558B40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70062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4CB5FF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2E0F4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70DE52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B1BC28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302C74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CA4C46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DA63CE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987EB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C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41600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C0F00C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69DD0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F59470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F073E5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3EEBB0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889393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3656F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57E6CA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F1C40F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E1C0FF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59CB4B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7CDCFB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6A3B2DA7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D7C38B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D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197F46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D8726D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4EA251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59E413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338D4F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64ED67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98702D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B853AB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129557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9BFB24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27531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1AB788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DA55C1C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B53475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E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4E5C9F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8233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409C08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52B9CF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532544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6D6F9E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3D3CC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8506FF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0E30A0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1047F1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48C794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C16B18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0B652CDD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BCB96B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lastRenderedPageBreak/>
              <w:t>F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C6267D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635754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a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BE0C8B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97FBBA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44E42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96532C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A59A54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C267C5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B7D16D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8E2B60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C6F49D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471C37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6AEBA648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376D25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G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6FDBA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E494D5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D27B4C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74F116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F5B97D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7DC59C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B6D4F9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B92DF9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C999E1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C52D59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0D7BCC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F729C8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206DAD80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D56FDA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H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D4F013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AEE37F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FE656F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2A3708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3212F0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B170C8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E4832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2C20BA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9450F8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970B6E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25C37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7C8764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545F0DB9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A5D41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I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6C5CF2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DA97E8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2x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A68266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8965F6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BD7341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F6DE6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BEF32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8301E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2EDA40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1B9C26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E64F0C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175843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1222AF59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D9E4BD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J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CCF9A6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363E0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9AD273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2C6B2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BB6636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F0FF4F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235179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9D8069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F81311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A45D4D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402211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0BBDD3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49D4EAE4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ADA26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K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B3D192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1FB843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90B82D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9A7B55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1E5BE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5CED40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A9949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6B75D7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388B56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EA42C3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B407D10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40AB52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1917F9F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844167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L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71F248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0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0C84F1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W2 + MHCb2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F8E0FB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7FE102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8BEDA9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CD3FF8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BFF053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177A563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610865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598DB"/>
                <w:kern w:val="0"/>
                <w:sz w:val="24"/>
                <w:szCs w:val="24"/>
                <w:lang w:eastAsia="nb-NO"/>
                <w14:ligatures w14:val="none"/>
              </w:rPr>
              <w:t>1/100000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2FF1E2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034E13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7B0B80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E21D74C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5D9D9BD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M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18325E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F525E6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5FC211B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48EEF8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A8835C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685144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A67A59C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54925E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23F7BF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88367EF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436EDF5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A5370F9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  <w:tr w:rsidR="00B657CE" w:rsidRPr="00B657CE" w14:paraId="7215875F" w14:textId="77777777" w:rsidTr="00B657CE"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34D6C7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N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7C46831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81F16C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1BBA27B7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F925346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B917C5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75B321A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609DE0E4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23C975AE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02B4487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594BBB51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495DE8F8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  <w:tc>
          <w:tcPr>
            <w:tcW w:w="0" w:type="auto"/>
            <w:tcBorders>
              <w:top w:val="single" w:sz="6" w:space="0" w:color="BDBDBD"/>
              <w:left w:val="single" w:sz="6" w:space="0" w:color="BDBDBD"/>
              <w:bottom w:val="single" w:sz="6" w:space="0" w:color="BDBDBD"/>
              <w:right w:val="single" w:sz="6" w:space="0" w:color="BDBDBD"/>
            </w:tcBorders>
            <w:shd w:val="clear" w:color="auto" w:fill="F2F2F2"/>
            <w:vAlign w:val="center"/>
            <w:hideMark/>
          </w:tcPr>
          <w:p w14:paraId="32BF5B12" w14:textId="77777777" w:rsidR="00B657CE" w:rsidRPr="00B657CE" w:rsidRDefault="00B657CE" w:rsidP="00B657CE">
            <w:pPr>
              <w:spacing w:after="0" w:line="240" w:lineRule="auto"/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</w:pPr>
            <w:r w:rsidRPr="00B657CE">
              <w:rPr>
                <w:rFonts w:ascii="Lato" w:eastAsia="Times New Roman" w:hAnsi="Lato" w:cs="Times New Roman"/>
                <w:color w:val="343A40"/>
                <w:kern w:val="0"/>
                <w:sz w:val="24"/>
                <w:szCs w:val="24"/>
                <w:lang w:eastAsia="nb-NO"/>
                <w14:ligatures w14:val="none"/>
              </w:rPr>
              <w:t> </w:t>
            </w:r>
          </w:p>
        </w:tc>
      </w:tr>
    </w:tbl>
    <w:p w14:paraId="3EF72C71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Pool sample 1: Gul. W0 (2</w:t>
      </w:r>
      <w:proofErr w:type="gram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ul)+</w:t>
      </w:r>
      <w:proofErr w:type="gram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mcmyc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 (8ul)</w:t>
      </w:r>
    </w:p>
    <w:p w14:paraId="2B70B84E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Pool sample 2: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Blå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 W2 (2ul) +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mcmyc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 xml:space="preserve"> (8ul)</w:t>
      </w:r>
    </w:p>
    <w:p w14:paraId="1E5B463B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val="en-US" w:eastAsia="nb-NO"/>
          <w14:ligatures w14:val="none"/>
        </w:rPr>
        <w:t> </w:t>
      </w:r>
    </w:p>
    <w:p w14:paraId="2EA1FA42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Avvik: Brønn L4-L9 mangler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mastermix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mcmyc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, dobbelt opp med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mcmyc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på noen kammer?</w:t>
      </w:r>
    </w:p>
    <w:p w14:paraId="170A91FE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 </w:t>
      </w:r>
    </w:p>
    <w:p w14:paraId="1935C3CE" w14:textId="19DDA56E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Load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experiment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fra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usb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minnepenn. Protokollen går av seg selv da denne er lagt inn. </w:t>
      </w:r>
    </w:p>
    <w:p w14:paraId="3EA56890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Dekke brønn med plast og sentrifugere, deretter sette inn brønn (med plast) i 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pcr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maskin (</w:t>
      </w:r>
      <w:proofErr w:type="spellStart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quant</w:t>
      </w:r>
      <w:proofErr w:type="spellEnd"/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 xml:space="preserve"> studio 5)</w:t>
      </w:r>
    </w:p>
    <w:p w14:paraId="6AA93506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 </w:t>
      </w:r>
    </w:p>
    <w:p w14:paraId="786429C7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343A40"/>
          <w:kern w:val="0"/>
          <w:sz w:val="24"/>
          <w:szCs w:val="24"/>
          <w:lang w:eastAsia="nb-NO"/>
          <w14:ligatures w14:val="none"/>
        </w:rPr>
        <w:t>PCR maskinen viser CT verdi pr brønn</w:t>
      </w:r>
    </w:p>
    <w:p w14:paraId="35A3A823" w14:textId="77777777" w:rsidR="00B657CE" w:rsidRPr="00B657CE" w:rsidRDefault="00B657CE" w:rsidP="00B657CE">
      <w:pPr>
        <w:shd w:val="clear" w:color="auto" w:fill="F2F2F2"/>
        <w:spacing w:before="100" w:beforeAutospacing="1" w:after="100" w:afterAutospacing="1" w:line="240" w:lineRule="auto"/>
        <w:outlineLvl w:val="0"/>
        <w:rPr>
          <w:rFonts w:ascii="Lato" w:eastAsia="Times New Roman" w:hAnsi="Lato" w:cs="Times New Roman"/>
          <w:color w:val="4D4C4C"/>
          <w:kern w:val="36"/>
          <w:sz w:val="48"/>
          <w:szCs w:val="48"/>
          <w:lang w:eastAsia="nb-NO"/>
          <w14:ligatures w14:val="none"/>
        </w:rPr>
      </w:pPr>
      <w:r w:rsidRPr="00B657CE">
        <w:rPr>
          <w:rFonts w:ascii="Lato" w:eastAsia="Times New Roman" w:hAnsi="Lato" w:cs="Times New Roman"/>
          <w:color w:val="4D4C4C"/>
          <w:kern w:val="36"/>
          <w:sz w:val="28"/>
          <w:szCs w:val="28"/>
          <w:lang w:eastAsia="nb-NO"/>
          <w14:ligatures w14:val="none"/>
        </w:rPr>
        <w:t>Resultat:</w:t>
      </w:r>
    </w:p>
    <w:p w14:paraId="227DC1DC" w14:textId="77777777" w:rsidR="00FC6E2B" w:rsidRDefault="00FC6E2B">
      <w:pPr>
        <w:rPr>
          <w:rFonts w:ascii="Lato" w:hAnsi="Lato"/>
          <w:color w:val="2D3B45"/>
          <w:shd w:val="clear" w:color="auto" w:fill="FFFFFF"/>
        </w:rPr>
      </w:pPr>
    </w:p>
    <w:p w14:paraId="6753A641" w14:textId="77777777" w:rsidR="00FC6E2B" w:rsidRDefault="00FC6E2B">
      <w:pPr>
        <w:rPr>
          <w:rFonts w:ascii="Lato" w:hAnsi="Lato"/>
          <w:color w:val="2D3B45"/>
          <w:shd w:val="clear" w:color="auto" w:fill="FFFFFF"/>
        </w:rPr>
      </w:pPr>
    </w:p>
    <w:p w14:paraId="449B3488" w14:textId="03D13526" w:rsidR="00915D92" w:rsidRDefault="00915D92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t>Ekstraksjon og analyse av RNA</w:t>
      </w:r>
    </w:p>
    <w:p w14:paraId="0D56BEE7" w14:textId="77777777" w:rsidR="00915D92" w:rsidRDefault="00915D92">
      <w:pPr>
        <w:rPr>
          <w:rFonts w:ascii="Lato" w:hAnsi="Lato"/>
          <w:color w:val="2D3B45"/>
          <w:shd w:val="clear" w:color="auto" w:fill="FFFFFF"/>
        </w:rPr>
      </w:pPr>
    </w:p>
    <w:p w14:paraId="48151F75" w14:textId="64053372" w:rsidR="00915D92" w:rsidRDefault="00915D92">
      <w:proofErr w:type="spellStart"/>
      <w:r>
        <w:rPr>
          <w:rFonts w:ascii="Lato" w:hAnsi="Lato"/>
          <w:color w:val="2D3B45"/>
          <w:shd w:val="clear" w:color="auto" w:fill="FFFFFF"/>
        </w:rPr>
        <w:t>Labkurs</w:t>
      </w:r>
      <w:proofErr w:type="spellEnd"/>
    </w:p>
    <w:p w14:paraId="22EE53C9" w14:textId="77777777" w:rsidR="00915D92" w:rsidRDefault="00915D92"/>
    <w:p w14:paraId="5263C413" w14:textId="6DF03140" w:rsidR="00915D92" w:rsidRDefault="00915D92">
      <w:proofErr w:type="spellStart"/>
      <w:r>
        <w:t>cDNA</w:t>
      </w:r>
      <w:proofErr w:type="spellEnd"/>
      <w:r>
        <w:t xml:space="preserve"> </w:t>
      </w:r>
      <w:r>
        <w:sym w:font="Wingdings" w:char="F0E0"/>
      </w:r>
      <w:r>
        <w:t xml:space="preserve"> </w:t>
      </w:r>
      <w:proofErr w:type="spellStart"/>
      <w:r>
        <w:t>qPCR</w:t>
      </w:r>
      <w:proofErr w:type="spellEnd"/>
    </w:p>
    <w:p w14:paraId="6D895158" w14:textId="113B1702" w:rsidR="00915D92" w:rsidRDefault="00915D92">
      <w:proofErr w:type="spellStart"/>
      <w:r>
        <w:t>qPCR</w:t>
      </w:r>
      <w:proofErr w:type="spellEnd"/>
      <w:r>
        <w:t xml:space="preserve"> har en standard linje, dersom denne ikke er det har det relasjon til:</w:t>
      </w:r>
    </w:p>
    <w:p w14:paraId="4C437600" w14:textId="56565208" w:rsidR="00915D92" w:rsidRDefault="00915D92" w:rsidP="00915D92">
      <w:pPr>
        <w:pStyle w:val="Listeavsnitt"/>
        <w:numPr>
          <w:ilvl w:val="0"/>
          <w:numId w:val="1"/>
        </w:numPr>
      </w:pPr>
      <w:proofErr w:type="spellStart"/>
      <w:r>
        <w:t>Pipetering</w:t>
      </w:r>
      <w:proofErr w:type="spellEnd"/>
    </w:p>
    <w:p w14:paraId="3778EDC4" w14:textId="709C7D4D" w:rsidR="00915D92" w:rsidRDefault="00915D92" w:rsidP="00915D92">
      <w:pPr>
        <w:pStyle w:val="Listeavsnitt"/>
        <w:numPr>
          <w:ilvl w:val="0"/>
          <w:numId w:val="1"/>
        </w:numPr>
      </w:pPr>
      <w:r>
        <w:t>Primer</w:t>
      </w:r>
    </w:p>
    <w:p w14:paraId="52CA862C" w14:textId="77777777" w:rsidR="00915D92" w:rsidRDefault="00915D92" w:rsidP="00915D92"/>
    <w:p w14:paraId="01F94276" w14:textId="77777777" w:rsidR="00915D92" w:rsidRDefault="00915D92" w:rsidP="00915D92"/>
    <w:p w14:paraId="46276446" w14:textId="21C0EADF" w:rsidR="00915D92" w:rsidRDefault="00915D92" w:rsidP="00915D92">
      <w:proofErr w:type="spellStart"/>
      <w:r>
        <w:t>Labrapport</w:t>
      </w:r>
      <w:proofErr w:type="spellEnd"/>
    </w:p>
    <w:p w14:paraId="663FEFB6" w14:textId="77777777" w:rsidR="00C6563B" w:rsidRDefault="00C6563B" w:rsidP="00915D92"/>
    <w:p w14:paraId="3F2337B4" w14:textId="77777777" w:rsidR="00C6563B" w:rsidRDefault="00C6563B" w:rsidP="00915D92"/>
    <w:p w14:paraId="7D263ED8" w14:textId="53C359E4" w:rsidR="00C6563B" w:rsidRDefault="005472BD" w:rsidP="00915D92">
      <w:r>
        <w:t>Lab 03.10.23</w:t>
      </w:r>
    </w:p>
    <w:p w14:paraId="5B3ED767" w14:textId="77777777" w:rsidR="005472BD" w:rsidRDefault="005472BD" w:rsidP="00915D92"/>
    <w:p w14:paraId="1A72DC12" w14:textId="01A06617" w:rsidR="005472BD" w:rsidRPr="007B27AB" w:rsidRDefault="007B27AB" w:rsidP="00915D92">
      <w:proofErr w:type="spellStart"/>
      <w:r w:rsidRPr="007B27AB">
        <w:t>cDNA</w:t>
      </w:r>
      <w:proofErr w:type="spellEnd"/>
      <w:r w:rsidRPr="007B27AB">
        <w:t xml:space="preserve"> analysen er allerede g</w:t>
      </w:r>
      <w:r>
        <w:t xml:space="preserve">jort, så det vi gjør er å utføre en </w:t>
      </w:r>
      <w:proofErr w:type="spellStart"/>
      <w:r w:rsidR="005472BD" w:rsidRPr="007B27AB">
        <w:t>qPCR</w:t>
      </w:r>
      <w:proofErr w:type="spellEnd"/>
      <w:r w:rsidR="005472BD" w:rsidRPr="007B27AB">
        <w:t xml:space="preserve"> test</w:t>
      </w:r>
      <w:r w:rsidRPr="007B27AB">
        <w:t>.</w:t>
      </w:r>
    </w:p>
    <w:p w14:paraId="2130CAC7" w14:textId="77777777" w:rsidR="007B27AB" w:rsidRDefault="007B27AB" w:rsidP="00915D92"/>
    <w:p w14:paraId="18D1815D" w14:textId="06995F20" w:rsidR="007B27AB" w:rsidRDefault="00CC678A" w:rsidP="00915D92">
      <w:r>
        <w:t>Pre og post prøver</w:t>
      </w:r>
      <w:r w:rsidR="001867F2">
        <w:t xml:space="preserve"> etter styrke</w:t>
      </w:r>
    </w:p>
    <w:p w14:paraId="54AEE74A" w14:textId="329A2344" w:rsidR="001867F2" w:rsidRDefault="001867F2" w:rsidP="00915D92">
      <w:r>
        <w:lastRenderedPageBreak/>
        <w:t>Personene har trent 2 ulike styrkeintervensjoner</w:t>
      </w:r>
    </w:p>
    <w:p w14:paraId="33C16F75" w14:textId="6C161CBF" w:rsidR="001867F2" w:rsidRDefault="001867F2" w:rsidP="00915D92">
      <w:r>
        <w:t>2 deler av forsøket i dag:</w:t>
      </w:r>
    </w:p>
    <w:p w14:paraId="7DB412E3" w14:textId="07A72EF7" w:rsidR="001867F2" w:rsidRDefault="001867F2" w:rsidP="00915D92">
      <w:r>
        <w:t>Sammenligne prøver</w:t>
      </w:r>
    </w:p>
    <w:p w14:paraId="7AFCB007" w14:textId="77777777" w:rsidR="004B0A3E" w:rsidRDefault="00D7768B" w:rsidP="00915D92">
      <w:r>
        <w:t>Fortynnings (</w:t>
      </w:r>
      <w:proofErr w:type="spellStart"/>
      <w:r>
        <w:t>dilution</w:t>
      </w:r>
      <w:proofErr w:type="spellEnd"/>
      <w:r>
        <w:t xml:space="preserve">) serie (for å teste primere): </w:t>
      </w:r>
    </w:p>
    <w:p w14:paraId="37C2359C" w14:textId="3A64F66C" w:rsidR="001867F2" w:rsidRDefault="00D7768B" w:rsidP="00915D92">
      <w:r>
        <w:t>fra 1</w:t>
      </w:r>
      <w:r w:rsidR="00237FD6">
        <w:t xml:space="preserve"> (1)</w:t>
      </w:r>
      <w:r>
        <w:sym w:font="Wingdings" w:char="F0E0"/>
      </w:r>
      <w:r>
        <w:t>1/10</w:t>
      </w:r>
      <w:r w:rsidR="00237FD6">
        <w:t xml:space="preserve"> (2)</w:t>
      </w:r>
      <w:r>
        <w:t xml:space="preserve"> </w:t>
      </w:r>
      <w:r>
        <w:sym w:font="Wingdings" w:char="F0E0"/>
      </w:r>
      <w:r>
        <w:t xml:space="preserve"> </w:t>
      </w:r>
      <w:r w:rsidR="004B0A3E">
        <w:sym w:font="Wingdings" w:char="F0E0"/>
      </w:r>
      <w:r w:rsidR="004B0A3E">
        <w:sym w:font="Wingdings" w:char="F0E0"/>
      </w:r>
      <w:r w:rsidR="004B0A3E">
        <w:t>1/100.000</w:t>
      </w:r>
    </w:p>
    <w:p w14:paraId="77AA479B" w14:textId="6FB3E16F" w:rsidR="004B0A3E" w:rsidRDefault="004B0A3E" w:rsidP="00915D92">
      <w:r>
        <w:t>1: 100</w:t>
      </w:r>
      <w:r w:rsidR="00237FD6">
        <w:t>ul</w:t>
      </w:r>
    </w:p>
    <w:p w14:paraId="36B4C48E" w14:textId="4FDE963D" w:rsidR="00237FD6" w:rsidRDefault="00237FD6" w:rsidP="00915D92">
      <w:r>
        <w:t>2</w:t>
      </w:r>
      <w:r w:rsidR="000477EB">
        <w:t xml:space="preserve"> (1/10)</w:t>
      </w:r>
      <w:r>
        <w:t>:</w:t>
      </w:r>
      <w:r w:rsidR="00AC750C">
        <w:t xml:space="preserve"> 10</w:t>
      </w:r>
      <w:r w:rsidR="000477EB">
        <w:t>ul + 90ul H2O</w:t>
      </w:r>
    </w:p>
    <w:p w14:paraId="29DE2212" w14:textId="017CA5A7" w:rsidR="000477EB" w:rsidRDefault="000477EB" w:rsidP="00915D92">
      <w:r>
        <w:t>3: (1/100</w:t>
      </w:r>
      <w:r w:rsidR="00C36DA3">
        <w:t>): 10ul + 90ul H2O</w:t>
      </w:r>
    </w:p>
    <w:p w14:paraId="2261EF04" w14:textId="5E08935D" w:rsidR="00705F10" w:rsidRPr="007B27AB" w:rsidRDefault="00705F10" w:rsidP="00915D92">
      <w:r>
        <w:t xml:space="preserve">Fortynner 10 ganger for hvert nye rør for å få forskjellige CT verdier og for å få et lineært forhold i </w:t>
      </w:r>
    </w:p>
    <w:p w14:paraId="3B2CAF73" w14:textId="77777777" w:rsidR="005472BD" w:rsidRPr="007B27AB" w:rsidRDefault="005472BD" w:rsidP="00915D92"/>
    <w:p w14:paraId="74F41CE2" w14:textId="77777777" w:rsidR="004F5197" w:rsidRDefault="004F5197"/>
    <w:p w14:paraId="3AE4EA3C" w14:textId="77777777" w:rsidR="004F5197" w:rsidRPr="0084736B" w:rsidRDefault="004F5197">
      <w:pPr>
        <w:rPr>
          <w:lang w:val="en-US"/>
        </w:rPr>
      </w:pPr>
      <w:proofErr w:type="spellStart"/>
      <w:r w:rsidRPr="0084736B">
        <w:rPr>
          <w:lang w:val="en-US"/>
        </w:rPr>
        <w:t>Referanser</w:t>
      </w:r>
      <w:proofErr w:type="spellEnd"/>
      <w:r w:rsidRPr="0084736B">
        <w:rPr>
          <w:lang w:val="en-US"/>
        </w:rPr>
        <w:t>:</w:t>
      </w:r>
    </w:p>
    <w:p w14:paraId="39EF0EEB" w14:textId="77777777" w:rsidR="00987EA7" w:rsidRPr="00987EA7" w:rsidRDefault="00A147F2" w:rsidP="00987EA7">
      <w:pPr>
        <w:pStyle w:val="Bibliografi"/>
        <w:rPr>
          <w:rFonts w:ascii="Calibri" w:hAnsi="Calibri" w:cs="Calibri"/>
        </w:rPr>
      </w:pPr>
      <w:r>
        <w:fldChar w:fldCharType="begin"/>
      </w:r>
      <w:r w:rsidR="000F57F7" w:rsidRPr="000F57F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987EA7" w:rsidRPr="0042589A">
        <w:rPr>
          <w:rFonts w:ascii="Calibri" w:hAnsi="Calibri" w:cs="Calibri"/>
          <w:lang w:val="en-US"/>
        </w:rPr>
        <w:t>Wackerhage</w:t>
      </w:r>
      <w:proofErr w:type="spellEnd"/>
      <w:r w:rsidR="00987EA7" w:rsidRPr="0042589A">
        <w:rPr>
          <w:rFonts w:ascii="Calibri" w:hAnsi="Calibri" w:cs="Calibri"/>
          <w:lang w:val="en-US"/>
        </w:rPr>
        <w:t xml:space="preserve">, H. (2014). </w:t>
      </w:r>
      <w:r w:rsidR="00987EA7" w:rsidRPr="0042589A">
        <w:rPr>
          <w:rFonts w:ascii="Calibri" w:hAnsi="Calibri" w:cs="Calibri"/>
          <w:i/>
          <w:iCs/>
          <w:lang w:val="en-US"/>
        </w:rPr>
        <w:t>Molecular exercise physiology: An introduction</w:t>
      </w:r>
      <w:r w:rsidR="00987EA7" w:rsidRPr="0042589A">
        <w:rPr>
          <w:rFonts w:ascii="Calibri" w:hAnsi="Calibri" w:cs="Calibri"/>
          <w:lang w:val="en-US"/>
        </w:rPr>
        <w:t xml:space="preserve">. </w:t>
      </w:r>
      <w:proofErr w:type="spellStart"/>
      <w:r w:rsidR="00987EA7" w:rsidRPr="00987EA7">
        <w:rPr>
          <w:rFonts w:ascii="Calibri" w:hAnsi="Calibri" w:cs="Calibri"/>
        </w:rPr>
        <w:t>Routledge</w:t>
      </w:r>
      <w:proofErr w:type="spellEnd"/>
      <w:r w:rsidR="00987EA7" w:rsidRPr="00987EA7">
        <w:rPr>
          <w:rFonts w:ascii="Calibri" w:hAnsi="Calibri" w:cs="Calibri"/>
        </w:rPr>
        <w:t>.</w:t>
      </w:r>
    </w:p>
    <w:p w14:paraId="64543B79" w14:textId="4875E533" w:rsidR="00907B21" w:rsidRPr="00907B21" w:rsidRDefault="00A147F2" w:rsidP="00907B21">
      <w:pPr>
        <w:numPr>
          <w:ilvl w:val="0"/>
          <w:numId w:val="6"/>
        </w:numPr>
        <w:shd w:val="clear" w:color="auto" w:fill="FFFFFF"/>
        <w:spacing w:after="0" w:line="240" w:lineRule="auto"/>
        <w:ind w:left="1095"/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</w:pPr>
      <w:r>
        <w:fldChar w:fldCharType="end"/>
      </w:r>
      <w:r w:rsidR="00907B21" w:rsidRPr="00907B21">
        <w:rPr>
          <w:rFonts w:ascii="Lato" w:hAnsi="Lato"/>
          <w:color w:val="2D3B45"/>
        </w:rPr>
        <w:t xml:space="preserve"> </w:t>
      </w:r>
      <w:proofErr w:type="spellStart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>Wackerhage</w:t>
      </w:r>
      <w:proofErr w:type="spellEnd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 xml:space="preserve"> (2014) </w:t>
      </w:r>
      <w:proofErr w:type="spellStart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>kap</w:t>
      </w:r>
      <w:proofErr w:type="spellEnd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 xml:space="preserve"> 3, Alternativ: </w:t>
      </w:r>
      <w:proofErr w:type="spellStart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>Sharples</w:t>
      </w:r>
      <w:proofErr w:type="spellEnd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>/Morton/</w:t>
      </w:r>
      <w:proofErr w:type="spellStart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>Wackerhage</w:t>
      </w:r>
      <w:proofErr w:type="spellEnd"/>
      <w:r w:rsidR="00907B21" w:rsidRPr="00907B21">
        <w:rPr>
          <w:rFonts w:ascii="Lato" w:eastAsia="Times New Roman" w:hAnsi="Lato" w:cs="Times New Roman"/>
          <w:color w:val="2D3B45"/>
          <w:kern w:val="0"/>
          <w:sz w:val="24"/>
          <w:szCs w:val="24"/>
          <w:lang w:eastAsia="nb-NO"/>
          <w14:ligatures w14:val="none"/>
        </w:rPr>
        <w:t xml:space="preserve"> (2022) kap. 2-3</w:t>
      </w:r>
    </w:p>
    <w:p w14:paraId="1ACC9A86" w14:textId="77777777" w:rsidR="00717D5B" w:rsidRDefault="00717D5B"/>
    <w:p w14:paraId="5432E8FC" w14:textId="77777777" w:rsidR="00717D5B" w:rsidRDefault="00717D5B"/>
    <w:p w14:paraId="494935EC" w14:textId="77777777" w:rsidR="00717D5B" w:rsidRDefault="00717D5B"/>
    <w:p w14:paraId="06F39FD1" w14:textId="77777777" w:rsidR="00B44F67" w:rsidRDefault="00717D5B">
      <w:pP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</w:pPr>
      <w:proofErr w:type="spellStart"/>
      <w:r>
        <w:rPr>
          <w:rStyle w:val="textlayer--absolute"/>
          <w:rFonts w:ascii="Arial" w:hAnsi="Arial" w:cs="Arial"/>
          <w:sz w:val="54"/>
          <w:szCs w:val="54"/>
          <w:shd w:val="clear" w:color="auto" w:fill="F2F2F2"/>
        </w:rPr>
        <w:t>cDNA</w:t>
      </w:r>
      <w:proofErr w:type="spellEnd"/>
      <w:r>
        <w:rPr>
          <w:rStyle w:val="textlayer--absolute"/>
          <w:rFonts w:ascii="Arial" w:hAnsi="Arial" w:cs="Arial"/>
          <w:sz w:val="54"/>
          <w:szCs w:val="54"/>
          <w:shd w:val="clear" w:color="auto" w:fill="F2F2F2"/>
        </w:rPr>
        <w:t xml:space="preserve"> → </w:t>
      </w:r>
      <w:proofErr w:type="spellStart"/>
      <w:r>
        <w:rPr>
          <w:rStyle w:val="textlayer--absolute"/>
          <w:rFonts w:ascii="Arial" w:hAnsi="Arial" w:cs="Arial"/>
          <w:sz w:val="54"/>
          <w:szCs w:val="54"/>
          <w:shd w:val="clear" w:color="auto" w:fill="F2F2F2"/>
        </w:rPr>
        <w:t>qPCR</w:t>
      </w:r>
      <w:proofErr w:type="spellEnd"/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5"/>
          <w:szCs w:val="45"/>
          <w:shd w:val="clear" w:color="auto" w:fill="F2F2F2"/>
        </w:rPr>
        <w:t xml:space="preserve">• </w:t>
      </w:r>
      <w:proofErr w:type="spellStart"/>
      <w:r>
        <w:rPr>
          <w:rStyle w:val="textlayer--absolute"/>
          <w:rFonts w:ascii="Arial" w:hAnsi="Arial" w:cs="Arial"/>
          <w:sz w:val="45"/>
          <w:szCs w:val="45"/>
          <w:shd w:val="clear" w:color="auto" w:fill="F2F2F2"/>
        </w:rPr>
        <w:t>Dilution</w:t>
      </w:r>
      <w:proofErr w:type="spellEnd"/>
      <w:r>
        <w:rPr>
          <w:rStyle w:val="textlayer--absolute"/>
          <w:rFonts w:ascii="Arial" w:hAnsi="Arial" w:cs="Arial"/>
          <w:sz w:val="45"/>
          <w:szCs w:val="45"/>
          <w:shd w:val="clear" w:color="auto" w:fill="F2F2F2"/>
        </w:rPr>
        <w:t xml:space="preserve"> series 1/10 – 1/100 – 1/1000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lastRenderedPageBreak/>
        <w:t xml:space="preserve">• Testa primerpar og </w:t>
      </w:r>
      <w:proofErr w:type="spellStart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pipetteringsferdigheiter</w:t>
      </w:r>
      <w:proofErr w:type="spellEnd"/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• Mengde / lineærkurve for c-</w:t>
      </w:r>
      <w:proofErr w:type="spellStart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Myc</w:t>
      </w:r>
      <w:proofErr w:type="spellEnd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 xml:space="preserve"> (akutt respons-gen, ribosomal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biogenese)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• Delta-Delta-</w:t>
      </w:r>
      <w:proofErr w:type="spellStart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Ct</w:t>
      </w:r>
      <w:proofErr w:type="spellEnd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 xml:space="preserve"> metoden (</w:t>
      </w:r>
      <w:proofErr w:type="spellStart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Livak</w:t>
      </w:r>
      <w:proofErr w:type="spellEnd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 xml:space="preserve"> &amp; </w:t>
      </w:r>
      <w:proofErr w:type="spellStart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Schmittgen</w:t>
      </w:r>
      <w:proofErr w:type="spellEnd"/>
      <w:r>
        <w:rPr>
          <w:rStyle w:val="textlayer--absolute"/>
          <w:rFonts w:ascii="Arial" w:hAnsi="Arial" w:cs="Arial"/>
          <w:sz w:val="41"/>
          <w:szCs w:val="41"/>
          <w:shd w:val="clear" w:color="auto" w:fill="F2F2F2"/>
        </w:rPr>
        <w:t>, 2001)</w:t>
      </w:r>
      <w:r>
        <w:rPr>
          <w:rFonts w:ascii="Lato" w:hAnsi="Lato"/>
          <w:color w:val="000000"/>
          <w:sz w:val="27"/>
          <w:szCs w:val="27"/>
        </w:rPr>
        <w:br/>
      </w:r>
      <w: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  <w:t xml:space="preserve">• Hent ut </w:t>
      </w:r>
      <w:proofErr w:type="spellStart"/>
      <w: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  <w:t>Ct-verdiane</w:t>
      </w:r>
      <w:proofErr w:type="spellEnd"/>
    </w:p>
    <w:p w14:paraId="76B67B40" w14:textId="77777777" w:rsidR="00B44F67" w:rsidRDefault="00B44F67">
      <w:pPr>
        <w:rPr>
          <w:rStyle w:val="textlayer--absolute"/>
          <w:rFonts w:ascii="Arial" w:hAnsi="Arial" w:cs="Arial"/>
          <w:sz w:val="36"/>
          <w:szCs w:val="36"/>
          <w:shd w:val="clear" w:color="auto" w:fill="F2F2F2"/>
        </w:rPr>
      </w:pPr>
    </w:p>
    <w:p w14:paraId="028799C0" w14:textId="77777777" w:rsidR="00B44F67" w:rsidRPr="00B44F67" w:rsidRDefault="00B44F67" w:rsidP="00B44F67">
      <w:pPr>
        <w:shd w:val="clear" w:color="auto" w:fill="F2F2F2"/>
        <w:spacing w:after="0" w:line="240" w:lineRule="auto"/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</w:pPr>
      <w:proofErr w:type="spellStart"/>
      <w:r w:rsidRPr="00B44F67">
        <w:rPr>
          <w:rFonts w:ascii="Arial" w:eastAsia="Times New Roman" w:hAnsi="Arial" w:cs="Arial"/>
          <w:color w:val="000000"/>
          <w:kern w:val="0"/>
          <w:sz w:val="54"/>
          <w:szCs w:val="54"/>
          <w:lang w:eastAsia="nb-NO"/>
          <w14:ligatures w14:val="none"/>
        </w:rPr>
        <w:t>cDNA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54"/>
          <w:szCs w:val="54"/>
          <w:lang w:eastAsia="nb-NO"/>
          <w14:ligatures w14:val="none"/>
        </w:rPr>
        <w:t xml:space="preserve"> →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54"/>
          <w:szCs w:val="54"/>
          <w:lang w:eastAsia="nb-NO"/>
          <w14:ligatures w14:val="none"/>
        </w:rPr>
        <w:t>qPCR</w:t>
      </w:r>
      <w:proofErr w:type="spellEnd"/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 xml:space="preserve">•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>Dilution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 xml:space="preserve"> series 1/10 – 1/100 – 1/1000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 xml:space="preserve">• Testa primerpar og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pipetteringsferdigheiter</w:t>
      </w:r>
      <w:proofErr w:type="spellEnd"/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Mengde / lineærkurve for c-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Myc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 xml:space="preserve"> (akutt respons-gen, ribosomal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biogenese)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Delta-Delta-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Ct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 xml:space="preserve"> metoden (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Livak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 xml:space="preserve"> &amp;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Schmittgen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, 2001)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36"/>
          <w:szCs w:val="36"/>
          <w:lang w:eastAsia="nb-NO"/>
          <w14:ligatures w14:val="none"/>
        </w:rPr>
        <w:t xml:space="preserve">• Hent ut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36"/>
          <w:szCs w:val="36"/>
          <w:lang w:eastAsia="nb-NO"/>
          <w14:ligatures w14:val="none"/>
        </w:rPr>
        <w:t>Ct-verdiane</w:t>
      </w:r>
      <w:proofErr w:type="spellEnd"/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 xml:space="preserve">•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>Samanlikna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 xml:space="preserve"> to ulike </w:t>
      </w:r>
      <w:proofErr w:type="spellStart"/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>prøvar</w:t>
      </w:r>
      <w:proofErr w:type="spellEnd"/>
      <w:r w:rsidRPr="00B44F67">
        <w:rPr>
          <w:rFonts w:ascii="Arial" w:eastAsia="Times New Roman" w:hAnsi="Arial" w:cs="Arial"/>
          <w:color w:val="000000"/>
          <w:kern w:val="0"/>
          <w:sz w:val="45"/>
          <w:szCs w:val="45"/>
          <w:lang w:eastAsia="nb-NO"/>
          <w14:ligatures w14:val="none"/>
        </w:rPr>
        <w:t xml:space="preserve"> (pre-post treningsintervensjon)</w:t>
      </w:r>
      <w:r w:rsidRPr="00B44F67">
        <w:rPr>
          <w:rFonts w:ascii="Lato" w:eastAsia="Times New Roman" w:hAnsi="Lato" w:cs="Times New Roman"/>
          <w:color w:val="000000"/>
          <w:kern w:val="0"/>
          <w:sz w:val="27"/>
          <w:szCs w:val="27"/>
          <w:lang w:eastAsia="nb-NO"/>
          <w14:ligatures w14:val="none"/>
        </w:rPr>
        <w:br/>
      </w:r>
      <w:r w:rsidRPr="00B44F67">
        <w:rPr>
          <w:rFonts w:ascii="Arial" w:eastAsia="Times New Roman" w:hAnsi="Arial" w:cs="Arial"/>
          <w:color w:val="000000"/>
          <w:kern w:val="0"/>
          <w:sz w:val="41"/>
          <w:szCs w:val="41"/>
          <w:lang w:eastAsia="nb-NO"/>
          <w14:ligatures w14:val="none"/>
        </w:rPr>
        <w:t>• Endring i MHC uttrykk (ref. Ellefsen et al., 2014→</w:t>
      </w:r>
    </w:p>
    <w:p w14:paraId="0A961998" w14:textId="77777777" w:rsidR="00B44F67" w:rsidRDefault="00B44F67"/>
    <w:p w14:paraId="009566F0" w14:textId="77777777" w:rsidR="00B44F67" w:rsidRDefault="00B44F67"/>
    <w:p w14:paraId="7049193D" w14:textId="3B60832F" w:rsidR="00D60C9A" w:rsidRDefault="00D60C9A">
      <w:r>
        <w:br w:type="page"/>
      </w:r>
    </w:p>
    <w:p w14:paraId="5F14814D" w14:textId="77777777" w:rsidR="005472BD" w:rsidRDefault="005472BD" w:rsidP="00915D92"/>
    <w:tbl>
      <w:tblPr>
        <w:tblStyle w:val="Tabellrutenett"/>
        <w:tblW w:w="0" w:type="auto"/>
        <w:tblLook w:val="04A0" w:firstRow="1" w:lastRow="0" w:firstColumn="1" w:lastColumn="0" w:noHBand="0" w:noVBand="1"/>
      </w:tblPr>
      <w:tblGrid>
        <w:gridCol w:w="705"/>
        <w:gridCol w:w="694"/>
        <w:gridCol w:w="695"/>
        <w:gridCol w:w="695"/>
        <w:gridCol w:w="695"/>
        <w:gridCol w:w="695"/>
        <w:gridCol w:w="695"/>
        <w:gridCol w:w="695"/>
        <w:gridCol w:w="695"/>
        <w:gridCol w:w="695"/>
        <w:gridCol w:w="711"/>
        <w:gridCol w:w="681"/>
        <w:gridCol w:w="711"/>
      </w:tblGrid>
      <w:tr w:rsidR="00D60C9A" w14:paraId="7EE2CC07" w14:textId="77777777" w:rsidTr="00D60C9A">
        <w:tc>
          <w:tcPr>
            <w:tcW w:w="705" w:type="dxa"/>
          </w:tcPr>
          <w:p w14:paraId="2C65FD47" w14:textId="77777777" w:rsidR="00D60C9A" w:rsidRDefault="00D60C9A" w:rsidP="00915D92"/>
        </w:tc>
        <w:tc>
          <w:tcPr>
            <w:tcW w:w="694" w:type="dxa"/>
          </w:tcPr>
          <w:p w14:paraId="5FB24AAF" w14:textId="4A44E8C3" w:rsidR="00D60C9A" w:rsidRDefault="00D60C9A" w:rsidP="00915D92">
            <w:r>
              <w:t>1</w:t>
            </w:r>
          </w:p>
        </w:tc>
        <w:tc>
          <w:tcPr>
            <w:tcW w:w="695" w:type="dxa"/>
          </w:tcPr>
          <w:p w14:paraId="55E7F6C3" w14:textId="50A24B9E" w:rsidR="00D60C9A" w:rsidRDefault="00D60C9A" w:rsidP="00915D92">
            <w:r>
              <w:t>2</w:t>
            </w:r>
          </w:p>
        </w:tc>
        <w:tc>
          <w:tcPr>
            <w:tcW w:w="695" w:type="dxa"/>
          </w:tcPr>
          <w:p w14:paraId="3EF272DA" w14:textId="0EAFF83F" w:rsidR="00D60C9A" w:rsidRDefault="00D60C9A" w:rsidP="00915D92">
            <w:r>
              <w:t>3</w:t>
            </w:r>
          </w:p>
        </w:tc>
        <w:tc>
          <w:tcPr>
            <w:tcW w:w="695" w:type="dxa"/>
          </w:tcPr>
          <w:p w14:paraId="762CF121" w14:textId="0FD33FAA" w:rsidR="00D60C9A" w:rsidRDefault="00D60C9A" w:rsidP="00915D92">
            <w:r>
              <w:t>4</w:t>
            </w:r>
          </w:p>
        </w:tc>
        <w:tc>
          <w:tcPr>
            <w:tcW w:w="695" w:type="dxa"/>
          </w:tcPr>
          <w:p w14:paraId="352B7A52" w14:textId="363E07C5" w:rsidR="00D60C9A" w:rsidRDefault="00D60C9A" w:rsidP="00915D92">
            <w:r>
              <w:t>5</w:t>
            </w:r>
          </w:p>
        </w:tc>
        <w:tc>
          <w:tcPr>
            <w:tcW w:w="695" w:type="dxa"/>
          </w:tcPr>
          <w:p w14:paraId="60007507" w14:textId="04BCCE16" w:rsidR="00D60C9A" w:rsidRDefault="00D60C9A" w:rsidP="00915D92">
            <w:r>
              <w:t>6</w:t>
            </w:r>
          </w:p>
        </w:tc>
        <w:tc>
          <w:tcPr>
            <w:tcW w:w="695" w:type="dxa"/>
          </w:tcPr>
          <w:p w14:paraId="0C967433" w14:textId="5A3ADA56" w:rsidR="00D60C9A" w:rsidRDefault="00D60C9A" w:rsidP="00915D92">
            <w:r>
              <w:t>7</w:t>
            </w:r>
          </w:p>
        </w:tc>
        <w:tc>
          <w:tcPr>
            <w:tcW w:w="695" w:type="dxa"/>
          </w:tcPr>
          <w:p w14:paraId="02F4762A" w14:textId="1ED705DD" w:rsidR="00D60C9A" w:rsidRDefault="00D60C9A" w:rsidP="00915D92">
            <w:r>
              <w:t>8</w:t>
            </w:r>
          </w:p>
        </w:tc>
        <w:tc>
          <w:tcPr>
            <w:tcW w:w="695" w:type="dxa"/>
          </w:tcPr>
          <w:p w14:paraId="7765CE1F" w14:textId="3A08A2FD" w:rsidR="00D60C9A" w:rsidRDefault="00D60C9A" w:rsidP="00915D92">
            <w:r>
              <w:t>9</w:t>
            </w:r>
          </w:p>
        </w:tc>
        <w:tc>
          <w:tcPr>
            <w:tcW w:w="711" w:type="dxa"/>
          </w:tcPr>
          <w:p w14:paraId="17A16331" w14:textId="50168CA7" w:rsidR="00D60C9A" w:rsidRDefault="00D60C9A" w:rsidP="00915D92">
            <w:r>
              <w:t>10</w:t>
            </w:r>
          </w:p>
        </w:tc>
        <w:tc>
          <w:tcPr>
            <w:tcW w:w="681" w:type="dxa"/>
          </w:tcPr>
          <w:p w14:paraId="5B0F30D6" w14:textId="2783A649" w:rsidR="00D60C9A" w:rsidRDefault="00D60C9A" w:rsidP="00915D92">
            <w:r>
              <w:t>11</w:t>
            </w:r>
          </w:p>
        </w:tc>
        <w:tc>
          <w:tcPr>
            <w:tcW w:w="711" w:type="dxa"/>
          </w:tcPr>
          <w:p w14:paraId="256716CF" w14:textId="09703816" w:rsidR="00D60C9A" w:rsidRDefault="00D60C9A" w:rsidP="00915D92">
            <w:r>
              <w:t>12</w:t>
            </w:r>
          </w:p>
        </w:tc>
      </w:tr>
      <w:tr w:rsidR="00D60C9A" w14:paraId="1023F4C2" w14:textId="77777777" w:rsidTr="00D60C9A">
        <w:tc>
          <w:tcPr>
            <w:tcW w:w="705" w:type="dxa"/>
          </w:tcPr>
          <w:p w14:paraId="5DBA17A9" w14:textId="6236F5DC" w:rsidR="00D60C9A" w:rsidRDefault="00D60C9A" w:rsidP="00915D92">
            <w:r>
              <w:t>A</w:t>
            </w:r>
          </w:p>
        </w:tc>
        <w:tc>
          <w:tcPr>
            <w:tcW w:w="694" w:type="dxa"/>
          </w:tcPr>
          <w:p w14:paraId="472A969F" w14:textId="73203E06" w:rsidR="00D60C9A" w:rsidRDefault="004213C1" w:rsidP="00915D92">
            <w:r>
              <w:t>W0</w:t>
            </w:r>
          </w:p>
        </w:tc>
        <w:tc>
          <w:tcPr>
            <w:tcW w:w="695" w:type="dxa"/>
          </w:tcPr>
          <w:p w14:paraId="47E11EA3" w14:textId="0A99BB6C" w:rsidR="00D60C9A" w:rsidRDefault="00FC5847" w:rsidP="00915D92">
            <w:r>
              <w:t>W</w:t>
            </w:r>
            <w:r w:rsidR="00FF31B8">
              <w:t>2</w:t>
            </w:r>
          </w:p>
        </w:tc>
        <w:tc>
          <w:tcPr>
            <w:tcW w:w="695" w:type="dxa"/>
          </w:tcPr>
          <w:p w14:paraId="22613AFE" w14:textId="77777777" w:rsidR="00D60C9A" w:rsidRDefault="00D60C9A" w:rsidP="00915D92"/>
        </w:tc>
        <w:tc>
          <w:tcPr>
            <w:tcW w:w="695" w:type="dxa"/>
          </w:tcPr>
          <w:p w14:paraId="0720EBB5" w14:textId="77777777" w:rsidR="00D60C9A" w:rsidRDefault="00D60C9A" w:rsidP="00915D92"/>
        </w:tc>
        <w:tc>
          <w:tcPr>
            <w:tcW w:w="695" w:type="dxa"/>
          </w:tcPr>
          <w:p w14:paraId="14FF3288" w14:textId="77777777" w:rsidR="00D60C9A" w:rsidRDefault="00D60C9A" w:rsidP="00915D92"/>
        </w:tc>
        <w:tc>
          <w:tcPr>
            <w:tcW w:w="695" w:type="dxa"/>
          </w:tcPr>
          <w:p w14:paraId="1D425297" w14:textId="77777777" w:rsidR="00D60C9A" w:rsidRDefault="00D60C9A" w:rsidP="00915D92"/>
        </w:tc>
        <w:tc>
          <w:tcPr>
            <w:tcW w:w="695" w:type="dxa"/>
          </w:tcPr>
          <w:p w14:paraId="146733C4" w14:textId="77777777" w:rsidR="00D60C9A" w:rsidRDefault="00D60C9A" w:rsidP="00915D92"/>
        </w:tc>
        <w:tc>
          <w:tcPr>
            <w:tcW w:w="695" w:type="dxa"/>
          </w:tcPr>
          <w:p w14:paraId="56398F90" w14:textId="77777777" w:rsidR="00D60C9A" w:rsidRDefault="00D60C9A" w:rsidP="00915D92"/>
        </w:tc>
        <w:tc>
          <w:tcPr>
            <w:tcW w:w="695" w:type="dxa"/>
          </w:tcPr>
          <w:p w14:paraId="79456B57" w14:textId="77777777" w:rsidR="00D60C9A" w:rsidRDefault="00D60C9A" w:rsidP="00915D92"/>
        </w:tc>
        <w:tc>
          <w:tcPr>
            <w:tcW w:w="711" w:type="dxa"/>
          </w:tcPr>
          <w:p w14:paraId="7733D540" w14:textId="77777777" w:rsidR="00D60C9A" w:rsidRDefault="00D60C9A" w:rsidP="00915D92"/>
        </w:tc>
        <w:tc>
          <w:tcPr>
            <w:tcW w:w="681" w:type="dxa"/>
          </w:tcPr>
          <w:p w14:paraId="315FDF77" w14:textId="77777777" w:rsidR="00D60C9A" w:rsidRDefault="00D60C9A" w:rsidP="00915D92"/>
        </w:tc>
        <w:tc>
          <w:tcPr>
            <w:tcW w:w="711" w:type="dxa"/>
          </w:tcPr>
          <w:p w14:paraId="1A88E0C7" w14:textId="6D495572" w:rsidR="00D60C9A" w:rsidRDefault="00D60C9A" w:rsidP="00915D92"/>
        </w:tc>
      </w:tr>
      <w:tr w:rsidR="00D60C9A" w14:paraId="4B9FE621" w14:textId="77777777" w:rsidTr="00D60C9A">
        <w:tc>
          <w:tcPr>
            <w:tcW w:w="705" w:type="dxa"/>
          </w:tcPr>
          <w:p w14:paraId="4E716E5F" w14:textId="7182E32B" w:rsidR="00D60C9A" w:rsidRDefault="00D60C9A" w:rsidP="00915D92">
            <w:r>
              <w:t>B</w:t>
            </w:r>
          </w:p>
        </w:tc>
        <w:tc>
          <w:tcPr>
            <w:tcW w:w="694" w:type="dxa"/>
          </w:tcPr>
          <w:p w14:paraId="70A41FAE" w14:textId="161197FD" w:rsidR="00D60C9A" w:rsidRDefault="00FF31B8" w:rsidP="00915D92">
            <w:r>
              <w:t>W0</w:t>
            </w:r>
          </w:p>
        </w:tc>
        <w:tc>
          <w:tcPr>
            <w:tcW w:w="695" w:type="dxa"/>
          </w:tcPr>
          <w:p w14:paraId="63604900" w14:textId="7B1F883A" w:rsidR="00D60C9A" w:rsidRDefault="00FF31B8" w:rsidP="00915D92">
            <w:r>
              <w:t>W2</w:t>
            </w:r>
          </w:p>
        </w:tc>
        <w:tc>
          <w:tcPr>
            <w:tcW w:w="695" w:type="dxa"/>
          </w:tcPr>
          <w:p w14:paraId="7FDD6953" w14:textId="77777777" w:rsidR="00D60C9A" w:rsidRDefault="00D60C9A" w:rsidP="00915D92"/>
        </w:tc>
        <w:tc>
          <w:tcPr>
            <w:tcW w:w="695" w:type="dxa"/>
          </w:tcPr>
          <w:p w14:paraId="6C1E9DAB" w14:textId="77777777" w:rsidR="00D60C9A" w:rsidRDefault="00D60C9A" w:rsidP="00915D92"/>
        </w:tc>
        <w:tc>
          <w:tcPr>
            <w:tcW w:w="695" w:type="dxa"/>
          </w:tcPr>
          <w:p w14:paraId="6D93A786" w14:textId="77777777" w:rsidR="00D60C9A" w:rsidRDefault="00D60C9A" w:rsidP="00915D92"/>
        </w:tc>
        <w:tc>
          <w:tcPr>
            <w:tcW w:w="695" w:type="dxa"/>
          </w:tcPr>
          <w:p w14:paraId="548EAA01" w14:textId="77777777" w:rsidR="00D60C9A" w:rsidRDefault="00D60C9A" w:rsidP="00915D92"/>
        </w:tc>
        <w:tc>
          <w:tcPr>
            <w:tcW w:w="695" w:type="dxa"/>
          </w:tcPr>
          <w:p w14:paraId="001CB89E" w14:textId="77777777" w:rsidR="00D60C9A" w:rsidRDefault="00D60C9A" w:rsidP="00915D92"/>
        </w:tc>
        <w:tc>
          <w:tcPr>
            <w:tcW w:w="695" w:type="dxa"/>
          </w:tcPr>
          <w:p w14:paraId="68E3271D" w14:textId="77777777" w:rsidR="00D60C9A" w:rsidRDefault="00D60C9A" w:rsidP="00915D92"/>
        </w:tc>
        <w:tc>
          <w:tcPr>
            <w:tcW w:w="695" w:type="dxa"/>
          </w:tcPr>
          <w:p w14:paraId="6D6079B2" w14:textId="77777777" w:rsidR="00D60C9A" w:rsidRDefault="00D60C9A" w:rsidP="00915D92"/>
        </w:tc>
        <w:tc>
          <w:tcPr>
            <w:tcW w:w="711" w:type="dxa"/>
          </w:tcPr>
          <w:p w14:paraId="29299B0D" w14:textId="77777777" w:rsidR="00D60C9A" w:rsidRDefault="00D60C9A" w:rsidP="00915D92"/>
        </w:tc>
        <w:tc>
          <w:tcPr>
            <w:tcW w:w="681" w:type="dxa"/>
          </w:tcPr>
          <w:p w14:paraId="051AE328" w14:textId="77777777" w:rsidR="00D60C9A" w:rsidRDefault="00D60C9A" w:rsidP="00915D92"/>
        </w:tc>
        <w:tc>
          <w:tcPr>
            <w:tcW w:w="711" w:type="dxa"/>
          </w:tcPr>
          <w:p w14:paraId="3C2DFF17" w14:textId="536281D0" w:rsidR="00D60C9A" w:rsidRDefault="00D60C9A" w:rsidP="00915D92"/>
        </w:tc>
      </w:tr>
      <w:tr w:rsidR="00D60C9A" w14:paraId="235A68BD" w14:textId="77777777" w:rsidTr="00D60C9A">
        <w:tc>
          <w:tcPr>
            <w:tcW w:w="705" w:type="dxa"/>
          </w:tcPr>
          <w:p w14:paraId="504C527C" w14:textId="4551D830" w:rsidR="00D60C9A" w:rsidRDefault="00D60C9A" w:rsidP="00915D92">
            <w:r>
              <w:t>C</w:t>
            </w:r>
          </w:p>
        </w:tc>
        <w:tc>
          <w:tcPr>
            <w:tcW w:w="694" w:type="dxa"/>
          </w:tcPr>
          <w:p w14:paraId="1B05385D" w14:textId="6D083E59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2500F0B" w14:textId="7A7F6BD5" w:rsidR="00D60C9A" w:rsidRDefault="007D6F11" w:rsidP="00915D92">
            <w:r>
              <w:t>W2</w:t>
            </w:r>
          </w:p>
        </w:tc>
        <w:tc>
          <w:tcPr>
            <w:tcW w:w="695" w:type="dxa"/>
          </w:tcPr>
          <w:p w14:paraId="445DE8DF" w14:textId="77777777" w:rsidR="00D60C9A" w:rsidRDefault="00D60C9A" w:rsidP="00915D92"/>
        </w:tc>
        <w:tc>
          <w:tcPr>
            <w:tcW w:w="695" w:type="dxa"/>
          </w:tcPr>
          <w:p w14:paraId="61BB7E9D" w14:textId="77777777" w:rsidR="00D60C9A" w:rsidRDefault="00D60C9A" w:rsidP="00915D92"/>
        </w:tc>
        <w:tc>
          <w:tcPr>
            <w:tcW w:w="695" w:type="dxa"/>
          </w:tcPr>
          <w:p w14:paraId="70F53170" w14:textId="77777777" w:rsidR="00D60C9A" w:rsidRDefault="00D60C9A" w:rsidP="00915D92"/>
        </w:tc>
        <w:tc>
          <w:tcPr>
            <w:tcW w:w="695" w:type="dxa"/>
          </w:tcPr>
          <w:p w14:paraId="09767ED1" w14:textId="77777777" w:rsidR="00D60C9A" w:rsidRDefault="00D60C9A" w:rsidP="00915D92"/>
        </w:tc>
        <w:tc>
          <w:tcPr>
            <w:tcW w:w="695" w:type="dxa"/>
          </w:tcPr>
          <w:p w14:paraId="21EBC569" w14:textId="77777777" w:rsidR="00D60C9A" w:rsidRDefault="00D60C9A" w:rsidP="00915D92"/>
        </w:tc>
        <w:tc>
          <w:tcPr>
            <w:tcW w:w="695" w:type="dxa"/>
          </w:tcPr>
          <w:p w14:paraId="6D010A6F" w14:textId="77777777" w:rsidR="00D60C9A" w:rsidRDefault="00D60C9A" w:rsidP="00915D92"/>
        </w:tc>
        <w:tc>
          <w:tcPr>
            <w:tcW w:w="695" w:type="dxa"/>
          </w:tcPr>
          <w:p w14:paraId="5BFA347E" w14:textId="77777777" w:rsidR="00D60C9A" w:rsidRDefault="00D60C9A" w:rsidP="00915D92"/>
        </w:tc>
        <w:tc>
          <w:tcPr>
            <w:tcW w:w="711" w:type="dxa"/>
          </w:tcPr>
          <w:p w14:paraId="28BC9C78" w14:textId="77777777" w:rsidR="00D60C9A" w:rsidRDefault="00D60C9A" w:rsidP="00915D92"/>
        </w:tc>
        <w:tc>
          <w:tcPr>
            <w:tcW w:w="681" w:type="dxa"/>
          </w:tcPr>
          <w:p w14:paraId="0709DF6D" w14:textId="77777777" w:rsidR="00D60C9A" w:rsidRDefault="00D60C9A" w:rsidP="00915D92"/>
        </w:tc>
        <w:tc>
          <w:tcPr>
            <w:tcW w:w="711" w:type="dxa"/>
          </w:tcPr>
          <w:p w14:paraId="66CB6123" w14:textId="007441B8" w:rsidR="00D60C9A" w:rsidRDefault="00D60C9A" w:rsidP="00915D92"/>
        </w:tc>
      </w:tr>
      <w:tr w:rsidR="00D60C9A" w14:paraId="1307A385" w14:textId="77777777" w:rsidTr="00D60C9A">
        <w:tc>
          <w:tcPr>
            <w:tcW w:w="705" w:type="dxa"/>
          </w:tcPr>
          <w:p w14:paraId="5E70D926" w14:textId="6FDF951B" w:rsidR="00D60C9A" w:rsidRDefault="00D60C9A" w:rsidP="00915D92">
            <w:r>
              <w:t>D</w:t>
            </w:r>
          </w:p>
        </w:tc>
        <w:tc>
          <w:tcPr>
            <w:tcW w:w="694" w:type="dxa"/>
          </w:tcPr>
          <w:p w14:paraId="2A477361" w14:textId="704CBB1D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12220B49" w14:textId="3BC2180B" w:rsidR="00D60C9A" w:rsidRDefault="007D6F11" w:rsidP="00915D92">
            <w:r>
              <w:t>W2</w:t>
            </w:r>
          </w:p>
        </w:tc>
        <w:tc>
          <w:tcPr>
            <w:tcW w:w="695" w:type="dxa"/>
          </w:tcPr>
          <w:p w14:paraId="3F17A817" w14:textId="77777777" w:rsidR="00D60C9A" w:rsidRDefault="00D60C9A" w:rsidP="00915D92"/>
        </w:tc>
        <w:tc>
          <w:tcPr>
            <w:tcW w:w="695" w:type="dxa"/>
          </w:tcPr>
          <w:p w14:paraId="09985985" w14:textId="77777777" w:rsidR="00D60C9A" w:rsidRDefault="00D60C9A" w:rsidP="00915D92"/>
        </w:tc>
        <w:tc>
          <w:tcPr>
            <w:tcW w:w="695" w:type="dxa"/>
          </w:tcPr>
          <w:p w14:paraId="34AEEAA8" w14:textId="77777777" w:rsidR="00D60C9A" w:rsidRDefault="00D60C9A" w:rsidP="00915D92"/>
        </w:tc>
        <w:tc>
          <w:tcPr>
            <w:tcW w:w="695" w:type="dxa"/>
          </w:tcPr>
          <w:p w14:paraId="356CF05F" w14:textId="77777777" w:rsidR="00D60C9A" w:rsidRDefault="00D60C9A" w:rsidP="00915D92"/>
        </w:tc>
        <w:tc>
          <w:tcPr>
            <w:tcW w:w="695" w:type="dxa"/>
          </w:tcPr>
          <w:p w14:paraId="2F4E2EF9" w14:textId="77777777" w:rsidR="00D60C9A" w:rsidRDefault="00D60C9A" w:rsidP="00915D92"/>
        </w:tc>
        <w:tc>
          <w:tcPr>
            <w:tcW w:w="695" w:type="dxa"/>
          </w:tcPr>
          <w:p w14:paraId="656CE4B7" w14:textId="77777777" w:rsidR="00D60C9A" w:rsidRDefault="00D60C9A" w:rsidP="00915D92"/>
        </w:tc>
        <w:tc>
          <w:tcPr>
            <w:tcW w:w="695" w:type="dxa"/>
          </w:tcPr>
          <w:p w14:paraId="1D8F2DA7" w14:textId="77777777" w:rsidR="00D60C9A" w:rsidRDefault="00D60C9A" w:rsidP="00915D92"/>
        </w:tc>
        <w:tc>
          <w:tcPr>
            <w:tcW w:w="711" w:type="dxa"/>
          </w:tcPr>
          <w:p w14:paraId="18D72C19" w14:textId="77777777" w:rsidR="00D60C9A" w:rsidRDefault="00D60C9A" w:rsidP="00915D92"/>
        </w:tc>
        <w:tc>
          <w:tcPr>
            <w:tcW w:w="681" w:type="dxa"/>
          </w:tcPr>
          <w:p w14:paraId="63A9A1B5" w14:textId="77777777" w:rsidR="00D60C9A" w:rsidRDefault="00D60C9A" w:rsidP="00915D92"/>
        </w:tc>
        <w:tc>
          <w:tcPr>
            <w:tcW w:w="711" w:type="dxa"/>
          </w:tcPr>
          <w:p w14:paraId="11C3790D" w14:textId="3DC5ADCF" w:rsidR="00D60C9A" w:rsidRDefault="00D60C9A" w:rsidP="00915D92"/>
        </w:tc>
      </w:tr>
      <w:tr w:rsidR="00D60C9A" w14:paraId="1768E1B7" w14:textId="77777777" w:rsidTr="00D60C9A">
        <w:tc>
          <w:tcPr>
            <w:tcW w:w="705" w:type="dxa"/>
          </w:tcPr>
          <w:p w14:paraId="2718D6D9" w14:textId="6F682DAF" w:rsidR="00D60C9A" w:rsidRDefault="00D60C9A" w:rsidP="00915D92">
            <w:r>
              <w:t>E</w:t>
            </w:r>
          </w:p>
        </w:tc>
        <w:tc>
          <w:tcPr>
            <w:tcW w:w="694" w:type="dxa"/>
          </w:tcPr>
          <w:p w14:paraId="7EF6F8C7" w14:textId="4AB34ABC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3B2E21A" w14:textId="77777777" w:rsidR="00D60C9A" w:rsidRDefault="00D60C9A" w:rsidP="00915D92"/>
        </w:tc>
        <w:tc>
          <w:tcPr>
            <w:tcW w:w="695" w:type="dxa"/>
          </w:tcPr>
          <w:p w14:paraId="6098EA5E" w14:textId="77777777" w:rsidR="00D60C9A" w:rsidRDefault="00D60C9A" w:rsidP="00915D92"/>
        </w:tc>
        <w:tc>
          <w:tcPr>
            <w:tcW w:w="695" w:type="dxa"/>
          </w:tcPr>
          <w:p w14:paraId="6563F9B4" w14:textId="77777777" w:rsidR="00D60C9A" w:rsidRDefault="00D60C9A" w:rsidP="00915D92"/>
        </w:tc>
        <w:tc>
          <w:tcPr>
            <w:tcW w:w="695" w:type="dxa"/>
          </w:tcPr>
          <w:p w14:paraId="476F5B43" w14:textId="77777777" w:rsidR="00D60C9A" w:rsidRDefault="00D60C9A" w:rsidP="00915D92"/>
        </w:tc>
        <w:tc>
          <w:tcPr>
            <w:tcW w:w="695" w:type="dxa"/>
          </w:tcPr>
          <w:p w14:paraId="160CF042" w14:textId="77777777" w:rsidR="00D60C9A" w:rsidRDefault="00D60C9A" w:rsidP="00915D92"/>
        </w:tc>
        <w:tc>
          <w:tcPr>
            <w:tcW w:w="695" w:type="dxa"/>
          </w:tcPr>
          <w:p w14:paraId="0969E26E" w14:textId="77777777" w:rsidR="00D60C9A" w:rsidRDefault="00D60C9A" w:rsidP="00915D92"/>
        </w:tc>
        <w:tc>
          <w:tcPr>
            <w:tcW w:w="695" w:type="dxa"/>
          </w:tcPr>
          <w:p w14:paraId="3E205041" w14:textId="77777777" w:rsidR="00D60C9A" w:rsidRDefault="00D60C9A" w:rsidP="00915D92"/>
        </w:tc>
        <w:tc>
          <w:tcPr>
            <w:tcW w:w="695" w:type="dxa"/>
          </w:tcPr>
          <w:p w14:paraId="78B3B396" w14:textId="77777777" w:rsidR="00D60C9A" w:rsidRDefault="00D60C9A" w:rsidP="00915D92"/>
        </w:tc>
        <w:tc>
          <w:tcPr>
            <w:tcW w:w="711" w:type="dxa"/>
          </w:tcPr>
          <w:p w14:paraId="20FD89DD" w14:textId="77777777" w:rsidR="00D60C9A" w:rsidRDefault="00D60C9A" w:rsidP="00915D92"/>
        </w:tc>
        <w:tc>
          <w:tcPr>
            <w:tcW w:w="681" w:type="dxa"/>
          </w:tcPr>
          <w:p w14:paraId="05F7C0C7" w14:textId="77777777" w:rsidR="00D60C9A" w:rsidRDefault="00D60C9A" w:rsidP="00915D92"/>
        </w:tc>
        <w:tc>
          <w:tcPr>
            <w:tcW w:w="711" w:type="dxa"/>
          </w:tcPr>
          <w:p w14:paraId="399EAD3D" w14:textId="31AE4772" w:rsidR="00D60C9A" w:rsidRDefault="00D60C9A" w:rsidP="00915D92"/>
        </w:tc>
      </w:tr>
      <w:tr w:rsidR="00D60C9A" w14:paraId="79B4A00D" w14:textId="77777777" w:rsidTr="00D60C9A">
        <w:tc>
          <w:tcPr>
            <w:tcW w:w="705" w:type="dxa"/>
          </w:tcPr>
          <w:p w14:paraId="2DA7FA2E" w14:textId="0AAD7C9A" w:rsidR="00D60C9A" w:rsidRDefault="00D60C9A" w:rsidP="00915D92">
            <w:r>
              <w:t>F</w:t>
            </w:r>
          </w:p>
        </w:tc>
        <w:tc>
          <w:tcPr>
            <w:tcW w:w="694" w:type="dxa"/>
          </w:tcPr>
          <w:p w14:paraId="2035823E" w14:textId="5B46EA3C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FD23B99" w14:textId="77777777" w:rsidR="00D60C9A" w:rsidRDefault="00D60C9A" w:rsidP="00915D92"/>
        </w:tc>
        <w:tc>
          <w:tcPr>
            <w:tcW w:w="695" w:type="dxa"/>
          </w:tcPr>
          <w:p w14:paraId="7F452376" w14:textId="77777777" w:rsidR="00D60C9A" w:rsidRDefault="00D60C9A" w:rsidP="00915D92"/>
        </w:tc>
        <w:tc>
          <w:tcPr>
            <w:tcW w:w="695" w:type="dxa"/>
          </w:tcPr>
          <w:p w14:paraId="1A6E5FA1" w14:textId="77777777" w:rsidR="00D60C9A" w:rsidRDefault="00D60C9A" w:rsidP="00915D92"/>
        </w:tc>
        <w:tc>
          <w:tcPr>
            <w:tcW w:w="695" w:type="dxa"/>
          </w:tcPr>
          <w:p w14:paraId="17575D69" w14:textId="77777777" w:rsidR="00D60C9A" w:rsidRDefault="00D60C9A" w:rsidP="00915D92"/>
        </w:tc>
        <w:tc>
          <w:tcPr>
            <w:tcW w:w="695" w:type="dxa"/>
          </w:tcPr>
          <w:p w14:paraId="0DA74849" w14:textId="77777777" w:rsidR="00D60C9A" w:rsidRDefault="00D60C9A" w:rsidP="00915D92"/>
        </w:tc>
        <w:tc>
          <w:tcPr>
            <w:tcW w:w="695" w:type="dxa"/>
          </w:tcPr>
          <w:p w14:paraId="658CC267" w14:textId="77777777" w:rsidR="00D60C9A" w:rsidRDefault="00D60C9A" w:rsidP="00915D92"/>
        </w:tc>
        <w:tc>
          <w:tcPr>
            <w:tcW w:w="695" w:type="dxa"/>
          </w:tcPr>
          <w:p w14:paraId="640AD7DC" w14:textId="77777777" w:rsidR="00D60C9A" w:rsidRDefault="00D60C9A" w:rsidP="00915D92"/>
        </w:tc>
        <w:tc>
          <w:tcPr>
            <w:tcW w:w="695" w:type="dxa"/>
          </w:tcPr>
          <w:p w14:paraId="0F080916" w14:textId="77777777" w:rsidR="00D60C9A" w:rsidRDefault="00D60C9A" w:rsidP="00915D92"/>
        </w:tc>
        <w:tc>
          <w:tcPr>
            <w:tcW w:w="711" w:type="dxa"/>
          </w:tcPr>
          <w:p w14:paraId="425155A0" w14:textId="77777777" w:rsidR="00D60C9A" w:rsidRDefault="00D60C9A" w:rsidP="00915D92"/>
        </w:tc>
        <w:tc>
          <w:tcPr>
            <w:tcW w:w="681" w:type="dxa"/>
          </w:tcPr>
          <w:p w14:paraId="6CCCB5DD" w14:textId="77777777" w:rsidR="00D60C9A" w:rsidRDefault="00D60C9A" w:rsidP="00915D92"/>
        </w:tc>
        <w:tc>
          <w:tcPr>
            <w:tcW w:w="711" w:type="dxa"/>
          </w:tcPr>
          <w:p w14:paraId="454EC3A6" w14:textId="2C08E883" w:rsidR="00D60C9A" w:rsidRDefault="00D60C9A" w:rsidP="00915D92"/>
        </w:tc>
      </w:tr>
      <w:tr w:rsidR="00D60C9A" w14:paraId="257BCC94" w14:textId="77777777" w:rsidTr="00D60C9A">
        <w:tc>
          <w:tcPr>
            <w:tcW w:w="705" w:type="dxa"/>
          </w:tcPr>
          <w:p w14:paraId="216D1061" w14:textId="3C91D452" w:rsidR="00D60C9A" w:rsidRDefault="00D60C9A" w:rsidP="00915D92">
            <w:r>
              <w:t>G</w:t>
            </w:r>
          </w:p>
        </w:tc>
        <w:tc>
          <w:tcPr>
            <w:tcW w:w="694" w:type="dxa"/>
          </w:tcPr>
          <w:p w14:paraId="701A243D" w14:textId="4A94D4C4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5ED318C" w14:textId="77777777" w:rsidR="00D60C9A" w:rsidRDefault="00D60C9A" w:rsidP="00915D92"/>
        </w:tc>
        <w:tc>
          <w:tcPr>
            <w:tcW w:w="695" w:type="dxa"/>
          </w:tcPr>
          <w:p w14:paraId="67928539" w14:textId="77777777" w:rsidR="00D60C9A" w:rsidRDefault="00D60C9A" w:rsidP="00915D92"/>
        </w:tc>
        <w:tc>
          <w:tcPr>
            <w:tcW w:w="695" w:type="dxa"/>
          </w:tcPr>
          <w:p w14:paraId="7B0DD2D7" w14:textId="77777777" w:rsidR="00D60C9A" w:rsidRDefault="00D60C9A" w:rsidP="00915D92"/>
        </w:tc>
        <w:tc>
          <w:tcPr>
            <w:tcW w:w="695" w:type="dxa"/>
          </w:tcPr>
          <w:p w14:paraId="5C5E7AF7" w14:textId="77777777" w:rsidR="00D60C9A" w:rsidRDefault="00D60C9A" w:rsidP="00915D92"/>
        </w:tc>
        <w:tc>
          <w:tcPr>
            <w:tcW w:w="695" w:type="dxa"/>
          </w:tcPr>
          <w:p w14:paraId="2FA02F1F" w14:textId="77777777" w:rsidR="00D60C9A" w:rsidRDefault="00D60C9A" w:rsidP="00915D92"/>
        </w:tc>
        <w:tc>
          <w:tcPr>
            <w:tcW w:w="695" w:type="dxa"/>
          </w:tcPr>
          <w:p w14:paraId="2F3C867D" w14:textId="77777777" w:rsidR="00D60C9A" w:rsidRDefault="00D60C9A" w:rsidP="00915D92"/>
        </w:tc>
        <w:tc>
          <w:tcPr>
            <w:tcW w:w="695" w:type="dxa"/>
          </w:tcPr>
          <w:p w14:paraId="4000352A" w14:textId="77777777" w:rsidR="00D60C9A" w:rsidRDefault="00D60C9A" w:rsidP="00915D92"/>
        </w:tc>
        <w:tc>
          <w:tcPr>
            <w:tcW w:w="695" w:type="dxa"/>
          </w:tcPr>
          <w:p w14:paraId="6304583C" w14:textId="77777777" w:rsidR="00D60C9A" w:rsidRDefault="00D60C9A" w:rsidP="00915D92"/>
        </w:tc>
        <w:tc>
          <w:tcPr>
            <w:tcW w:w="711" w:type="dxa"/>
          </w:tcPr>
          <w:p w14:paraId="38B9D6AE" w14:textId="77777777" w:rsidR="00D60C9A" w:rsidRDefault="00D60C9A" w:rsidP="00915D92"/>
        </w:tc>
        <w:tc>
          <w:tcPr>
            <w:tcW w:w="681" w:type="dxa"/>
          </w:tcPr>
          <w:p w14:paraId="096F419C" w14:textId="77777777" w:rsidR="00D60C9A" w:rsidRDefault="00D60C9A" w:rsidP="00915D92"/>
        </w:tc>
        <w:tc>
          <w:tcPr>
            <w:tcW w:w="711" w:type="dxa"/>
          </w:tcPr>
          <w:p w14:paraId="4C6DA5BB" w14:textId="559327EB" w:rsidR="00D60C9A" w:rsidRDefault="00D60C9A" w:rsidP="00915D92"/>
        </w:tc>
      </w:tr>
      <w:tr w:rsidR="00D60C9A" w14:paraId="198AA013" w14:textId="77777777" w:rsidTr="00D60C9A">
        <w:tc>
          <w:tcPr>
            <w:tcW w:w="705" w:type="dxa"/>
          </w:tcPr>
          <w:p w14:paraId="196414D9" w14:textId="418B265B" w:rsidR="00D60C9A" w:rsidRDefault="00D60C9A" w:rsidP="00915D92">
            <w:r>
              <w:t>H</w:t>
            </w:r>
          </w:p>
        </w:tc>
        <w:tc>
          <w:tcPr>
            <w:tcW w:w="694" w:type="dxa"/>
          </w:tcPr>
          <w:p w14:paraId="2F807C75" w14:textId="4AB33C4B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F33741C" w14:textId="77777777" w:rsidR="00D60C9A" w:rsidRDefault="00D60C9A" w:rsidP="00915D92"/>
        </w:tc>
        <w:tc>
          <w:tcPr>
            <w:tcW w:w="695" w:type="dxa"/>
          </w:tcPr>
          <w:p w14:paraId="23FA4DAF" w14:textId="77777777" w:rsidR="00D60C9A" w:rsidRDefault="00D60C9A" w:rsidP="00915D92"/>
        </w:tc>
        <w:tc>
          <w:tcPr>
            <w:tcW w:w="695" w:type="dxa"/>
          </w:tcPr>
          <w:p w14:paraId="5483019F" w14:textId="77777777" w:rsidR="00D60C9A" w:rsidRDefault="00D60C9A" w:rsidP="00915D92"/>
        </w:tc>
        <w:tc>
          <w:tcPr>
            <w:tcW w:w="695" w:type="dxa"/>
          </w:tcPr>
          <w:p w14:paraId="40E222CE" w14:textId="77777777" w:rsidR="00D60C9A" w:rsidRDefault="00D60C9A" w:rsidP="00915D92"/>
        </w:tc>
        <w:tc>
          <w:tcPr>
            <w:tcW w:w="695" w:type="dxa"/>
          </w:tcPr>
          <w:p w14:paraId="3E5DFDD8" w14:textId="77777777" w:rsidR="00D60C9A" w:rsidRDefault="00D60C9A" w:rsidP="00915D92"/>
        </w:tc>
        <w:tc>
          <w:tcPr>
            <w:tcW w:w="695" w:type="dxa"/>
          </w:tcPr>
          <w:p w14:paraId="36E02C79" w14:textId="77777777" w:rsidR="00D60C9A" w:rsidRDefault="00D60C9A" w:rsidP="00915D92"/>
        </w:tc>
        <w:tc>
          <w:tcPr>
            <w:tcW w:w="695" w:type="dxa"/>
          </w:tcPr>
          <w:p w14:paraId="5116F21A" w14:textId="77777777" w:rsidR="00D60C9A" w:rsidRDefault="00D60C9A" w:rsidP="00915D92"/>
        </w:tc>
        <w:tc>
          <w:tcPr>
            <w:tcW w:w="695" w:type="dxa"/>
          </w:tcPr>
          <w:p w14:paraId="7852A89B" w14:textId="77777777" w:rsidR="00D60C9A" w:rsidRDefault="00D60C9A" w:rsidP="00915D92"/>
        </w:tc>
        <w:tc>
          <w:tcPr>
            <w:tcW w:w="711" w:type="dxa"/>
          </w:tcPr>
          <w:p w14:paraId="161B485C" w14:textId="77777777" w:rsidR="00D60C9A" w:rsidRDefault="00D60C9A" w:rsidP="00915D92"/>
        </w:tc>
        <w:tc>
          <w:tcPr>
            <w:tcW w:w="681" w:type="dxa"/>
          </w:tcPr>
          <w:p w14:paraId="245AC35A" w14:textId="77777777" w:rsidR="00D60C9A" w:rsidRDefault="00D60C9A" w:rsidP="00915D92"/>
        </w:tc>
        <w:tc>
          <w:tcPr>
            <w:tcW w:w="711" w:type="dxa"/>
          </w:tcPr>
          <w:p w14:paraId="2FB3A340" w14:textId="025C2742" w:rsidR="00D60C9A" w:rsidRDefault="00D60C9A" w:rsidP="00915D92"/>
        </w:tc>
      </w:tr>
      <w:tr w:rsidR="00D60C9A" w14:paraId="0BD4A05B" w14:textId="77777777" w:rsidTr="00D60C9A">
        <w:tc>
          <w:tcPr>
            <w:tcW w:w="705" w:type="dxa"/>
          </w:tcPr>
          <w:p w14:paraId="762BB9DD" w14:textId="124B3F5D" w:rsidR="00D60C9A" w:rsidRDefault="00D60C9A" w:rsidP="00915D92">
            <w:r>
              <w:t>I</w:t>
            </w:r>
          </w:p>
        </w:tc>
        <w:tc>
          <w:tcPr>
            <w:tcW w:w="694" w:type="dxa"/>
          </w:tcPr>
          <w:p w14:paraId="06863FA3" w14:textId="591CE1F6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743F680" w14:textId="77777777" w:rsidR="00D60C9A" w:rsidRDefault="00D60C9A" w:rsidP="00915D92"/>
        </w:tc>
        <w:tc>
          <w:tcPr>
            <w:tcW w:w="695" w:type="dxa"/>
          </w:tcPr>
          <w:p w14:paraId="355485BC" w14:textId="77777777" w:rsidR="00D60C9A" w:rsidRDefault="00D60C9A" w:rsidP="00915D92"/>
        </w:tc>
        <w:tc>
          <w:tcPr>
            <w:tcW w:w="695" w:type="dxa"/>
          </w:tcPr>
          <w:p w14:paraId="069B5318" w14:textId="77777777" w:rsidR="00D60C9A" w:rsidRDefault="00D60C9A" w:rsidP="00915D92"/>
        </w:tc>
        <w:tc>
          <w:tcPr>
            <w:tcW w:w="695" w:type="dxa"/>
          </w:tcPr>
          <w:p w14:paraId="0FCF7260" w14:textId="77777777" w:rsidR="00D60C9A" w:rsidRDefault="00D60C9A" w:rsidP="00915D92"/>
        </w:tc>
        <w:tc>
          <w:tcPr>
            <w:tcW w:w="695" w:type="dxa"/>
          </w:tcPr>
          <w:p w14:paraId="24637843" w14:textId="77777777" w:rsidR="00D60C9A" w:rsidRDefault="00D60C9A" w:rsidP="00915D92"/>
        </w:tc>
        <w:tc>
          <w:tcPr>
            <w:tcW w:w="695" w:type="dxa"/>
          </w:tcPr>
          <w:p w14:paraId="17095C56" w14:textId="77777777" w:rsidR="00D60C9A" w:rsidRDefault="00D60C9A" w:rsidP="00915D92"/>
        </w:tc>
        <w:tc>
          <w:tcPr>
            <w:tcW w:w="695" w:type="dxa"/>
          </w:tcPr>
          <w:p w14:paraId="5D281958" w14:textId="77777777" w:rsidR="00D60C9A" w:rsidRDefault="00D60C9A" w:rsidP="00915D92"/>
        </w:tc>
        <w:tc>
          <w:tcPr>
            <w:tcW w:w="695" w:type="dxa"/>
          </w:tcPr>
          <w:p w14:paraId="66613775" w14:textId="77777777" w:rsidR="00D60C9A" w:rsidRDefault="00D60C9A" w:rsidP="00915D92"/>
        </w:tc>
        <w:tc>
          <w:tcPr>
            <w:tcW w:w="711" w:type="dxa"/>
          </w:tcPr>
          <w:p w14:paraId="3A997253" w14:textId="77777777" w:rsidR="00D60C9A" w:rsidRDefault="00D60C9A" w:rsidP="00915D92"/>
        </w:tc>
        <w:tc>
          <w:tcPr>
            <w:tcW w:w="681" w:type="dxa"/>
          </w:tcPr>
          <w:p w14:paraId="4924D043" w14:textId="77777777" w:rsidR="00D60C9A" w:rsidRDefault="00D60C9A" w:rsidP="00915D92"/>
        </w:tc>
        <w:tc>
          <w:tcPr>
            <w:tcW w:w="711" w:type="dxa"/>
          </w:tcPr>
          <w:p w14:paraId="2BC3A66E" w14:textId="547FE298" w:rsidR="00D60C9A" w:rsidRDefault="00D60C9A" w:rsidP="00915D92"/>
        </w:tc>
      </w:tr>
      <w:tr w:rsidR="00D60C9A" w14:paraId="27C280B8" w14:textId="77777777" w:rsidTr="00D60C9A">
        <w:tc>
          <w:tcPr>
            <w:tcW w:w="705" w:type="dxa"/>
          </w:tcPr>
          <w:p w14:paraId="77188717" w14:textId="6BCA7F24" w:rsidR="00D60C9A" w:rsidRDefault="00D60C9A" w:rsidP="00915D92">
            <w:r>
              <w:t>J</w:t>
            </w:r>
          </w:p>
        </w:tc>
        <w:tc>
          <w:tcPr>
            <w:tcW w:w="694" w:type="dxa"/>
          </w:tcPr>
          <w:p w14:paraId="03037ADD" w14:textId="4415769B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378D2D5A" w14:textId="77777777" w:rsidR="00D60C9A" w:rsidRDefault="00D60C9A" w:rsidP="00915D92"/>
        </w:tc>
        <w:tc>
          <w:tcPr>
            <w:tcW w:w="695" w:type="dxa"/>
          </w:tcPr>
          <w:p w14:paraId="3E11B0F6" w14:textId="77777777" w:rsidR="00D60C9A" w:rsidRDefault="00D60C9A" w:rsidP="00915D92"/>
        </w:tc>
        <w:tc>
          <w:tcPr>
            <w:tcW w:w="695" w:type="dxa"/>
          </w:tcPr>
          <w:p w14:paraId="47BEA0FD" w14:textId="77777777" w:rsidR="00D60C9A" w:rsidRDefault="00D60C9A" w:rsidP="00915D92"/>
        </w:tc>
        <w:tc>
          <w:tcPr>
            <w:tcW w:w="695" w:type="dxa"/>
          </w:tcPr>
          <w:p w14:paraId="7732D8A8" w14:textId="77777777" w:rsidR="00D60C9A" w:rsidRDefault="00D60C9A" w:rsidP="00915D92"/>
        </w:tc>
        <w:tc>
          <w:tcPr>
            <w:tcW w:w="695" w:type="dxa"/>
          </w:tcPr>
          <w:p w14:paraId="74AEA18F" w14:textId="77777777" w:rsidR="00D60C9A" w:rsidRDefault="00D60C9A" w:rsidP="00915D92"/>
        </w:tc>
        <w:tc>
          <w:tcPr>
            <w:tcW w:w="695" w:type="dxa"/>
          </w:tcPr>
          <w:p w14:paraId="6A78E6F4" w14:textId="77777777" w:rsidR="00D60C9A" w:rsidRDefault="00D60C9A" w:rsidP="00915D92"/>
        </w:tc>
        <w:tc>
          <w:tcPr>
            <w:tcW w:w="695" w:type="dxa"/>
          </w:tcPr>
          <w:p w14:paraId="3B411028" w14:textId="77777777" w:rsidR="00D60C9A" w:rsidRDefault="00D60C9A" w:rsidP="00915D92"/>
        </w:tc>
        <w:tc>
          <w:tcPr>
            <w:tcW w:w="695" w:type="dxa"/>
          </w:tcPr>
          <w:p w14:paraId="4A15AF7D" w14:textId="77777777" w:rsidR="00D60C9A" w:rsidRDefault="00D60C9A" w:rsidP="00915D92"/>
        </w:tc>
        <w:tc>
          <w:tcPr>
            <w:tcW w:w="711" w:type="dxa"/>
          </w:tcPr>
          <w:p w14:paraId="3CFA29E6" w14:textId="77777777" w:rsidR="00D60C9A" w:rsidRDefault="00D60C9A" w:rsidP="00915D92"/>
        </w:tc>
        <w:tc>
          <w:tcPr>
            <w:tcW w:w="681" w:type="dxa"/>
          </w:tcPr>
          <w:p w14:paraId="43C2245F" w14:textId="77777777" w:rsidR="00D60C9A" w:rsidRDefault="00D60C9A" w:rsidP="00915D92"/>
        </w:tc>
        <w:tc>
          <w:tcPr>
            <w:tcW w:w="711" w:type="dxa"/>
          </w:tcPr>
          <w:p w14:paraId="64262E13" w14:textId="7CC24446" w:rsidR="00D60C9A" w:rsidRDefault="00D60C9A" w:rsidP="00915D92"/>
        </w:tc>
      </w:tr>
      <w:tr w:rsidR="00D60C9A" w14:paraId="3BB27BEE" w14:textId="77777777" w:rsidTr="00D60C9A">
        <w:tc>
          <w:tcPr>
            <w:tcW w:w="705" w:type="dxa"/>
          </w:tcPr>
          <w:p w14:paraId="6BD0E94F" w14:textId="527C764C" w:rsidR="00D60C9A" w:rsidRDefault="00D60C9A" w:rsidP="00915D92">
            <w:r>
              <w:t>K</w:t>
            </w:r>
          </w:p>
        </w:tc>
        <w:tc>
          <w:tcPr>
            <w:tcW w:w="694" w:type="dxa"/>
          </w:tcPr>
          <w:p w14:paraId="48936D11" w14:textId="0673E2CB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5ACBF845" w14:textId="77777777" w:rsidR="00D60C9A" w:rsidRDefault="00D60C9A" w:rsidP="00915D92"/>
        </w:tc>
        <w:tc>
          <w:tcPr>
            <w:tcW w:w="695" w:type="dxa"/>
          </w:tcPr>
          <w:p w14:paraId="5E0059C3" w14:textId="77777777" w:rsidR="00D60C9A" w:rsidRDefault="00D60C9A" w:rsidP="00915D92"/>
        </w:tc>
        <w:tc>
          <w:tcPr>
            <w:tcW w:w="695" w:type="dxa"/>
          </w:tcPr>
          <w:p w14:paraId="4E8080DB" w14:textId="77777777" w:rsidR="00D60C9A" w:rsidRDefault="00D60C9A" w:rsidP="00915D92"/>
        </w:tc>
        <w:tc>
          <w:tcPr>
            <w:tcW w:w="695" w:type="dxa"/>
          </w:tcPr>
          <w:p w14:paraId="32DC246E" w14:textId="77777777" w:rsidR="00D60C9A" w:rsidRDefault="00D60C9A" w:rsidP="00915D92"/>
        </w:tc>
        <w:tc>
          <w:tcPr>
            <w:tcW w:w="695" w:type="dxa"/>
          </w:tcPr>
          <w:p w14:paraId="426E65C1" w14:textId="77777777" w:rsidR="00D60C9A" w:rsidRDefault="00D60C9A" w:rsidP="00915D92"/>
        </w:tc>
        <w:tc>
          <w:tcPr>
            <w:tcW w:w="695" w:type="dxa"/>
          </w:tcPr>
          <w:p w14:paraId="20427621" w14:textId="77777777" w:rsidR="00D60C9A" w:rsidRDefault="00D60C9A" w:rsidP="00915D92"/>
        </w:tc>
        <w:tc>
          <w:tcPr>
            <w:tcW w:w="695" w:type="dxa"/>
          </w:tcPr>
          <w:p w14:paraId="30BAA1BC" w14:textId="77777777" w:rsidR="00D60C9A" w:rsidRDefault="00D60C9A" w:rsidP="00915D92"/>
        </w:tc>
        <w:tc>
          <w:tcPr>
            <w:tcW w:w="695" w:type="dxa"/>
          </w:tcPr>
          <w:p w14:paraId="02DB89A9" w14:textId="77777777" w:rsidR="00D60C9A" w:rsidRDefault="00D60C9A" w:rsidP="00915D92"/>
        </w:tc>
        <w:tc>
          <w:tcPr>
            <w:tcW w:w="711" w:type="dxa"/>
          </w:tcPr>
          <w:p w14:paraId="3B3CBC23" w14:textId="77777777" w:rsidR="00D60C9A" w:rsidRDefault="00D60C9A" w:rsidP="00915D92"/>
        </w:tc>
        <w:tc>
          <w:tcPr>
            <w:tcW w:w="681" w:type="dxa"/>
          </w:tcPr>
          <w:p w14:paraId="3A7ABA0D" w14:textId="77777777" w:rsidR="00D60C9A" w:rsidRDefault="00D60C9A" w:rsidP="00915D92"/>
        </w:tc>
        <w:tc>
          <w:tcPr>
            <w:tcW w:w="711" w:type="dxa"/>
          </w:tcPr>
          <w:p w14:paraId="240A56D9" w14:textId="750E23A7" w:rsidR="00D60C9A" w:rsidRDefault="00D60C9A" w:rsidP="00915D92"/>
        </w:tc>
      </w:tr>
      <w:tr w:rsidR="00D60C9A" w14:paraId="5969233D" w14:textId="77777777" w:rsidTr="00D60C9A">
        <w:tc>
          <w:tcPr>
            <w:tcW w:w="705" w:type="dxa"/>
          </w:tcPr>
          <w:p w14:paraId="49491CAC" w14:textId="0BD322F2" w:rsidR="00D60C9A" w:rsidRDefault="00D60C9A" w:rsidP="00915D92">
            <w:r>
              <w:t>L</w:t>
            </w:r>
          </w:p>
        </w:tc>
        <w:tc>
          <w:tcPr>
            <w:tcW w:w="694" w:type="dxa"/>
          </w:tcPr>
          <w:p w14:paraId="14DDC9B4" w14:textId="26D027FD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1B8FC25A" w14:textId="77777777" w:rsidR="00D60C9A" w:rsidRDefault="00D60C9A" w:rsidP="00915D92"/>
        </w:tc>
        <w:tc>
          <w:tcPr>
            <w:tcW w:w="695" w:type="dxa"/>
          </w:tcPr>
          <w:p w14:paraId="751FC6DE" w14:textId="77777777" w:rsidR="00D60C9A" w:rsidRDefault="00D60C9A" w:rsidP="00915D92"/>
        </w:tc>
        <w:tc>
          <w:tcPr>
            <w:tcW w:w="695" w:type="dxa"/>
          </w:tcPr>
          <w:p w14:paraId="5F1D1A1F" w14:textId="77777777" w:rsidR="00D60C9A" w:rsidRDefault="00D60C9A" w:rsidP="00915D92"/>
        </w:tc>
        <w:tc>
          <w:tcPr>
            <w:tcW w:w="695" w:type="dxa"/>
          </w:tcPr>
          <w:p w14:paraId="7A80119E" w14:textId="77777777" w:rsidR="00D60C9A" w:rsidRDefault="00D60C9A" w:rsidP="00915D92"/>
        </w:tc>
        <w:tc>
          <w:tcPr>
            <w:tcW w:w="695" w:type="dxa"/>
          </w:tcPr>
          <w:p w14:paraId="1E30CBFE" w14:textId="77777777" w:rsidR="00D60C9A" w:rsidRDefault="00D60C9A" w:rsidP="00915D92"/>
        </w:tc>
        <w:tc>
          <w:tcPr>
            <w:tcW w:w="695" w:type="dxa"/>
          </w:tcPr>
          <w:p w14:paraId="510E90D6" w14:textId="77777777" w:rsidR="00D60C9A" w:rsidRDefault="00D60C9A" w:rsidP="00915D92"/>
        </w:tc>
        <w:tc>
          <w:tcPr>
            <w:tcW w:w="695" w:type="dxa"/>
          </w:tcPr>
          <w:p w14:paraId="36D7391C" w14:textId="77777777" w:rsidR="00D60C9A" w:rsidRDefault="00D60C9A" w:rsidP="00915D92"/>
        </w:tc>
        <w:tc>
          <w:tcPr>
            <w:tcW w:w="695" w:type="dxa"/>
          </w:tcPr>
          <w:p w14:paraId="79B6B911" w14:textId="77777777" w:rsidR="00D60C9A" w:rsidRDefault="00D60C9A" w:rsidP="00915D92"/>
        </w:tc>
        <w:tc>
          <w:tcPr>
            <w:tcW w:w="711" w:type="dxa"/>
          </w:tcPr>
          <w:p w14:paraId="71E6AF78" w14:textId="77777777" w:rsidR="00D60C9A" w:rsidRDefault="00D60C9A" w:rsidP="00915D92"/>
        </w:tc>
        <w:tc>
          <w:tcPr>
            <w:tcW w:w="681" w:type="dxa"/>
          </w:tcPr>
          <w:p w14:paraId="024322F1" w14:textId="77777777" w:rsidR="00D60C9A" w:rsidRDefault="00D60C9A" w:rsidP="00915D92"/>
        </w:tc>
        <w:tc>
          <w:tcPr>
            <w:tcW w:w="711" w:type="dxa"/>
          </w:tcPr>
          <w:p w14:paraId="39E676D2" w14:textId="29822E9E" w:rsidR="00D60C9A" w:rsidRDefault="00D60C9A" w:rsidP="00915D92"/>
        </w:tc>
      </w:tr>
      <w:tr w:rsidR="00D60C9A" w14:paraId="7C933AE5" w14:textId="77777777" w:rsidTr="00D60C9A">
        <w:tc>
          <w:tcPr>
            <w:tcW w:w="705" w:type="dxa"/>
          </w:tcPr>
          <w:p w14:paraId="3179C9E8" w14:textId="3DF04F84" w:rsidR="00D60C9A" w:rsidRDefault="00D60C9A" w:rsidP="00915D92">
            <w:r>
              <w:t>M</w:t>
            </w:r>
          </w:p>
        </w:tc>
        <w:tc>
          <w:tcPr>
            <w:tcW w:w="694" w:type="dxa"/>
          </w:tcPr>
          <w:p w14:paraId="28438E97" w14:textId="1A9AEF20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42C2115E" w14:textId="77777777" w:rsidR="00D60C9A" w:rsidRDefault="00D60C9A" w:rsidP="00915D92"/>
        </w:tc>
        <w:tc>
          <w:tcPr>
            <w:tcW w:w="695" w:type="dxa"/>
          </w:tcPr>
          <w:p w14:paraId="2A212D2C" w14:textId="77777777" w:rsidR="00D60C9A" w:rsidRDefault="00D60C9A" w:rsidP="00915D92"/>
        </w:tc>
        <w:tc>
          <w:tcPr>
            <w:tcW w:w="695" w:type="dxa"/>
          </w:tcPr>
          <w:p w14:paraId="55CECBA6" w14:textId="77777777" w:rsidR="00D60C9A" w:rsidRDefault="00D60C9A" w:rsidP="00915D92"/>
        </w:tc>
        <w:tc>
          <w:tcPr>
            <w:tcW w:w="695" w:type="dxa"/>
          </w:tcPr>
          <w:p w14:paraId="796770E6" w14:textId="77777777" w:rsidR="00D60C9A" w:rsidRDefault="00D60C9A" w:rsidP="00915D92"/>
        </w:tc>
        <w:tc>
          <w:tcPr>
            <w:tcW w:w="695" w:type="dxa"/>
          </w:tcPr>
          <w:p w14:paraId="10632058" w14:textId="77777777" w:rsidR="00D60C9A" w:rsidRDefault="00D60C9A" w:rsidP="00915D92"/>
        </w:tc>
        <w:tc>
          <w:tcPr>
            <w:tcW w:w="695" w:type="dxa"/>
          </w:tcPr>
          <w:p w14:paraId="45DC7BF4" w14:textId="77777777" w:rsidR="00D60C9A" w:rsidRDefault="00D60C9A" w:rsidP="00915D92"/>
        </w:tc>
        <w:tc>
          <w:tcPr>
            <w:tcW w:w="695" w:type="dxa"/>
          </w:tcPr>
          <w:p w14:paraId="368C0B05" w14:textId="77777777" w:rsidR="00D60C9A" w:rsidRDefault="00D60C9A" w:rsidP="00915D92"/>
        </w:tc>
        <w:tc>
          <w:tcPr>
            <w:tcW w:w="695" w:type="dxa"/>
          </w:tcPr>
          <w:p w14:paraId="358F8E51" w14:textId="77777777" w:rsidR="00D60C9A" w:rsidRDefault="00D60C9A" w:rsidP="00915D92"/>
        </w:tc>
        <w:tc>
          <w:tcPr>
            <w:tcW w:w="711" w:type="dxa"/>
          </w:tcPr>
          <w:p w14:paraId="5F53888C" w14:textId="77777777" w:rsidR="00D60C9A" w:rsidRDefault="00D60C9A" w:rsidP="00915D92"/>
        </w:tc>
        <w:tc>
          <w:tcPr>
            <w:tcW w:w="681" w:type="dxa"/>
          </w:tcPr>
          <w:p w14:paraId="71E80646" w14:textId="77777777" w:rsidR="00D60C9A" w:rsidRDefault="00D60C9A" w:rsidP="00915D92"/>
        </w:tc>
        <w:tc>
          <w:tcPr>
            <w:tcW w:w="711" w:type="dxa"/>
          </w:tcPr>
          <w:p w14:paraId="22AA5BDF" w14:textId="38FA35A0" w:rsidR="00D60C9A" w:rsidRDefault="00D60C9A" w:rsidP="00915D92"/>
        </w:tc>
      </w:tr>
      <w:tr w:rsidR="00D60C9A" w14:paraId="60DC699E" w14:textId="77777777" w:rsidTr="00D60C9A">
        <w:tc>
          <w:tcPr>
            <w:tcW w:w="705" w:type="dxa"/>
          </w:tcPr>
          <w:p w14:paraId="37476EEF" w14:textId="47275E3C" w:rsidR="00D60C9A" w:rsidRDefault="00D60C9A" w:rsidP="00915D92">
            <w:r>
              <w:t>N</w:t>
            </w:r>
          </w:p>
        </w:tc>
        <w:tc>
          <w:tcPr>
            <w:tcW w:w="694" w:type="dxa"/>
          </w:tcPr>
          <w:p w14:paraId="4A779786" w14:textId="44D46CC6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8FCBB35" w14:textId="77777777" w:rsidR="00D60C9A" w:rsidRDefault="00D60C9A" w:rsidP="00915D92"/>
        </w:tc>
        <w:tc>
          <w:tcPr>
            <w:tcW w:w="695" w:type="dxa"/>
          </w:tcPr>
          <w:p w14:paraId="42A6BDB1" w14:textId="77777777" w:rsidR="00D60C9A" w:rsidRDefault="00D60C9A" w:rsidP="00915D92"/>
        </w:tc>
        <w:tc>
          <w:tcPr>
            <w:tcW w:w="695" w:type="dxa"/>
          </w:tcPr>
          <w:p w14:paraId="11C7F630" w14:textId="77777777" w:rsidR="00D60C9A" w:rsidRDefault="00D60C9A" w:rsidP="00915D92"/>
        </w:tc>
        <w:tc>
          <w:tcPr>
            <w:tcW w:w="695" w:type="dxa"/>
          </w:tcPr>
          <w:p w14:paraId="3F3C3C78" w14:textId="77777777" w:rsidR="00D60C9A" w:rsidRDefault="00D60C9A" w:rsidP="00915D92"/>
        </w:tc>
        <w:tc>
          <w:tcPr>
            <w:tcW w:w="695" w:type="dxa"/>
          </w:tcPr>
          <w:p w14:paraId="04E8A7CE" w14:textId="77777777" w:rsidR="00D60C9A" w:rsidRDefault="00D60C9A" w:rsidP="00915D92"/>
        </w:tc>
        <w:tc>
          <w:tcPr>
            <w:tcW w:w="695" w:type="dxa"/>
          </w:tcPr>
          <w:p w14:paraId="6C7A4600" w14:textId="77777777" w:rsidR="00D60C9A" w:rsidRDefault="00D60C9A" w:rsidP="00915D92"/>
        </w:tc>
        <w:tc>
          <w:tcPr>
            <w:tcW w:w="695" w:type="dxa"/>
          </w:tcPr>
          <w:p w14:paraId="29DC68BC" w14:textId="77777777" w:rsidR="00D60C9A" w:rsidRDefault="00D60C9A" w:rsidP="00915D92"/>
        </w:tc>
        <w:tc>
          <w:tcPr>
            <w:tcW w:w="695" w:type="dxa"/>
          </w:tcPr>
          <w:p w14:paraId="07AABC28" w14:textId="77777777" w:rsidR="00D60C9A" w:rsidRDefault="00D60C9A" w:rsidP="00915D92"/>
        </w:tc>
        <w:tc>
          <w:tcPr>
            <w:tcW w:w="711" w:type="dxa"/>
          </w:tcPr>
          <w:p w14:paraId="3C01056D" w14:textId="77777777" w:rsidR="00D60C9A" w:rsidRDefault="00D60C9A" w:rsidP="00915D92"/>
        </w:tc>
        <w:tc>
          <w:tcPr>
            <w:tcW w:w="681" w:type="dxa"/>
          </w:tcPr>
          <w:p w14:paraId="0B079CAF" w14:textId="77777777" w:rsidR="00D60C9A" w:rsidRDefault="00D60C9A" w:rsidP="00915D92"/>
        </w:tc>
        <w:tc>
          <w:tcPr>
            <w:tcW w:w="711" w:type="dxa"/>
          </w:tcPr>
          <w:p w14:paraId="0E39F799" w14:textId="3543F480" w:rsidR="00D60C9A" w:rsidRDefault="00D60C9A" w:rsidP="00915D92"/>
        </w:tc>
      </w:tr>
      <w:tr w:rsidR="00D60C9A" w14:paraId="1FB3A5A6" w14:textId="77777777" w:rsidTr="00D60C9A">
        <w:tc>
          <w:tcPr>
            <w:tcW w:w="705" w:type="dxa"/>
          </w:tcPr>
          <w:p w14:paraId="02CCC5B8" w14:textId="4C56F11F" w:rsidR="00D60C9A" w:rsidRDefault="00D60C9A" w:rsidP="00915D92">
            <w:r>
              <w:t>O</w:t>
            </w:r>
          </w:p>
        </w:tc>
        <w:tc>
          <w:tcPr>
            <w:tcW w:w="694" w:type="dxa"/>
          </w:tcPr>
          <w:p w14:paraId="04C9C5DD" w14:textId="245DD314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4BB87499" w14:textId="77777777" w:rsidR="00D60C9A" w:rsidRDefault="00D60C9A" w:rsidP="00915D92"/>
        </w:tc>
        <w:tc>
          <w:tcPr>
            <w:tcW w:w="695" w:type="dxa"/>
          </w:tcPr>
          <w:p w14:paraId="7E5DDCB9" w14:textId="77777777" w:rsidR="00D60C9A" w:rsidRDefault="00D60C9A" w:rsidP="00915D92"/>
        </w:tc>
        <w:tc>
          <w:tcPr>
            <w:tcW w:w="695" w:type="dxa"/>
          </w:tcPr>
          <w:p w14:paraId="71E99D3D" w14:textId="77777777" w:rsidR="00D60C9A" w:rsidRDefault="00D60C9A" w:rsidP="00915D92"/>
        </w:tc>
        <w:tc>
          <w:tcPr>
            <w:tcW w:w="695" w:type="dxa"/>
          </w:tcPr>
          <w:p w14:paraId="2A422D10" w14:textId="77777777" w:rsidR="00D60C9A" w:rsidRDefault="00D60C9A" w:rsidP="00915D92"/>
        </w:tc>
        <w:tc>
          <w:tcPr>
            <w:tcW w:w="695" w:type="dxa"/>
          </w:tcPr>
          <w:p w14:paraId="47C79B0D" w14:textId="77777777" w:rsidR="00D60C9A" w:rsidRDefault="00D60C9A" w:rsidP="00915D92"/>
        </w:tc>
        <w:tc>
          <w:tcPr>
            <w:tcW w:w="695" w:type="dxa"/>
          </w:tcPr>
          <w:p w14:paraId="4F940C33" w14:textId="77777777" w:rsidR="00D60C9A" w:rsidRDefault="00D60C9A" w:rsidP="00915D92"/>
        </w:tc>
        <w:tc>
          <w:tcPr>
            <w:tcW w:w="695" w:type="dxa"/>
          </w:tcPr>
          <w:p w14:paraId="7DA4EF7E" w14:textId="77777777" w:rsidR="00D60C9A" w:rsidRDefault="00D60C9A" w:rsidP="00915D92"/>
        </w:tc>
        <w:tc>
          <w:tcPr>
            <w:tcW w:w="695" w:type="dxa"/>
          </w:tcPr>
          <w:p w14:paraId="3B84B55A" w14:textId="77777777" w:rsidR="00D60C9A" w:rsidRDefault="00D60C9A" w:rsidP="00915D92"/>
        </w:tc>
        <w:tc>
          <w:tcPr>
            <w:tcW w:w="711" w:type="dxa"/>
          </w:tcPr>
          <w:p w14:paraId="6D2E0BD8" w14:textId="77777777" w:rsidR="00D60C9A" w:rsidRDefault="00D60C9A" w:rsidP="00915D92"/>
        </w:tc>
        <w:tc>
          <w:tcPr>
            <w:tcW w:w="681" w:type="dxa"/>
          </w:tcPr>
          <w:p w14:paraId="2CFF2E9B" w14:textId="77777777" w:rsidR="00D60C9A" w:rsidRDefault="00D60C9A" w:rsidP="00915D92"/>
        </w:tc>
        <w:tc>
          <w:tcPr>
            <w:tcW w:w="711" w:type="dxa"/>
          </w:tcPr>
          <w:p w14:paraId="1A89489E" w14:textId="7A5F16EB" w:rsidR="00D60C9A" w:rsidRDefault="00D60C9A" w:rsidP="00915D92"/>
        </w:tc>
      </w:tr>
      <w:tr w:rsidR="00D60C9A" w14:paraId="05FB470D" w14:textId="77777777" w:rsidTr="00D60C9A">
        <w:tc>
          <w:tcPr>
            <w:tcW w:w="705" w:type="dxa"/>
          </w:tcPr>
          <w:p w14:paraId="09D88ACB" w14:textId="13E16DFB" w:rsidR="00D60C9A" w:rsidRDefault="00D60C9A" w:rsidP="00915D92">
            <w:r>
              <w:t>P</w:t>
            </w:r>
          </w:p>
        </w:tc>
        <w:tc>
          <w:tcPr>
            <w:tcW w:w="694" w:type="dxa"/>
          </w:tcPr>
          <w:p w14:paraId="535138C1" w14:textId="3E77765D" w:rsidR="00D60C9A" w:rsidRDefault="006D7DEA" w:rsidP="00915D92">
            <w:r>
              <w:t>W0</w:t>
            </w:r>
          </w:p>
        </w:tc>
        <w:tc>
          <w:tcPr>
            <w:tcW w:w="695" w:type="dxa"/>
          </w:tcPr>
          <w:p w14:paraId="6DFB27FD" w14:textId="77777777" w:rsidR="00D60C9A" w:rsidRDefault="00D60C9A" w:rsidP="00915D92"/>
        </w:tc>
        <w:tc>
          <w:tcPr>
            <w:tcW w:w="695" w:type="dxa"/>
          </w:tcPr>
          <w:p w14:paraId="573A19FB" w14:textId="77777777" w:rsidR="00D60C9A" w:rsidRDefault="00D60C9A" w:rsidP="00915D92"/>
        </w:tc>
        <w:tc>
          <w:tcPr>
            <w:tcW w:w="695" w:type="dxa"/>
          </w:tcPr>
          <w:p w14:paraId="6B03A2CC" w14:textId="77777777" w:rsidR="00D60C9A" w:rsidRDefault="00D60C9A" w:rsidP="00915D92"/>
        </w:tc>
        <w:tc>
          <w:tcPr>
            <w:tcW w:w="695" w:type="dxa"/>
          </w:tcPr>
          <w:p w14:paraId="05896C8A" w14:textId="77777777" w:rsidR="00D60C9A" w:rsidRDefault="00D60C9A" w:rsidP="00915D92"/>
        </w:tc>
        <w:tc>
          <w:tcPr>
            <w:tcW w:w="695" w:type="dxa"/>
          </w:tcPr>
          <w:p w14:paraId="0415AA80" w14:textId="77777777" w:rsidR="00D60C9A" w:rsidRDefault="00D60C9A" w:rsidP="00915D92"/>
        </w:tc>
        <w:tc>
          <w:tcPr>
            <w:tcW w:w="695" w:type="dxa"/>
          </w:tcPr>
          <w:p w14:paraId="4E3AA519" w14:textId="77777777" w:rsidR="00D60C9A" w:rsidRDefault="00D60C9A" w:rsidP="00915D92"/>
        </w:tc>
        <w:tc>
          <w:tcPr>
            <w:tcW w:w="695" w:type="dxa"/>
          </w:tcPr>
          <w:p w14:paraId="3ADC9D8E" w14:textId="77777777" w:rsidR="00D60C9A" w:rsidRDefault="00D60C9A" w:rsidP="00915D92"/>
        </w:tc>
        <w:tc>
          <w:tcPr>
            <w:tcW w:w="695" w:type="dxa"/>
          </w:tcPr>
          <w:p w14:paraId="3C951286" w14:textId="77777777" w:rsidR="00D60C9A" w:rsidRDefault="00D60C9A" w:rsidP="00915D92"/>
        </w:tc>
        <w:tc>
          <w:tcPr>
            <w:tcW w:w="711" w:type="dxa"/>
          </w:tcPr>
          <w:p w14:paraId="3DF47286" w14:textId="77777777" w:rsidR="00D60C9A" w:rsidRDefault="00D60C9A" w:rsidP="00915D92"/>
        </w:tc>
        <w:tc>
          <w:tcPr>
            <w:tcW w:w="681" w:type="dxa"/>
          </w:tcPr>
          <w:p w14:paraId="6D4793CC" w14:textId="77777777" w:rsidR="00D60C9A" w:rsidRDefault="00D60C9A" w:rsidP="00915D92"/>
        </w:tc>
        <w:tc>
          <w:tcPr>
            <w:tcW w:w="711" w:type="dxa"/>
          </w:tcPr>
          <w:p w14:paraId="65DA6255" w14:textId="4F00D065" w:rsidR="00D60C9A" w:rsidRDefault="00D60C9A" w:rsidP="00915D92"/>
        </w:tc>
      </w:tr>
    </w:tbl>
    <w:p w14:paraId="1DF5DBDF" w14:textId="77777777" w:rsidR="00D60C9A" w:rsidRDefault="00D60C9A" w:rsidP="00915D92"/>
    <w:p w14:paraId="429ED3FA" w14:textId="77777777" w:rsidR="00D60C9A" w:rsidRDefault="00D60C9A" w:rsidP="00915D92"/>
    <w:p w14:paraId="5F5901DC" w14:textId="7C00B7F9" w:rsidR="00C36DA3" w:rsidRDefault="00C36DA3" w:rsidP="00915D92">
      <w:r>
        <w:t>Tester i 1 plate</w:t>
      </w:r>
    </w:p>
    <w:p w14:paraId="78D557F2" w14:textId="4B604D06" w:rsidR="00C36DA3" w:rsidRDefault="00C435BA" w:rsidP="00915D92">
      <w:r>
        <w:t>Del 1: Sammenligne prøver</w:t>
      </w:r>
      <w:r w:rsidR="00FD7821">
        <w:t xml:space="preserve">: Sammenligne </w:t>
      </w:r>
    </w:p>
    <w:p w14:paraId="11B93BAE" w14:textId="78E54CBE" w:rsidR="00C435BA" w:rsidRPr="007B27AB" w:rsidRDefault="00C435BA" w:rsidP="00915D92">
      <w:r>
        <w:t>Del 2: Fortynn</w:t>
      </w:r>
      <w:r w:rsidR="00CC74FA">
        <w:t>ingsserie</w:t>
      </w:r>
      <w:r w:rsidR="00FD7821">
        <w:t>: Med primer</w:t>
      </w:r>
    </w:p>
    <w:p w14:paraId="56F8884C" w14:textId="77777777" w:rsidR="00915D92" w:rsidRDefault="00915D92" w:rsidP="00915D92"/>
    <w:p w14:paraId="2C62E4D8" w14:textId="77777777" w:rsidR="00351449" w:rsidRDefault="00351449" w:rsidP="00915D92"/>
    <w:p w14:paraId="255C8C13" w14:textId="7CAC094C" w:rsidR="00351449" w:rsidRDefault="00351449" w:rsidP="00915D92">
      <w:r>
        <w:t>Tillegg:</w:t>
      </w:r>
    </w:p>
    <w:p w14:paraId="2BD44385" w14:textId="18DA42F8" w:rsidR="00351449" w:rsidRDefault="00351449" w:rsidP="00915D92">
      <w:r>
        <w:t xml:space="preserve">Har gjort 13 x </w:t>
      </w:r>
      <w:r w:rsidR="003A4F31">
        <w:t>master mix først</w:t>
      </w:r>
    </w:p>
    <w:p w14:paraId="4AFA019C" w14:textId="312556E1" w:rsidR="003A4F31" w:rsidRDefault="003A4F31" w:rsidP="00915D92">
      <w:r>
        <w:lastRenderedPageBreak/>
        <w:t>Lager 2</w:t>
      </w:r>
      <w:r w:rsidR="00EC53FF">
        <w:t>5</w:t>
      </w:r>
      <w:r>
        <w:t xml:space="preserve"> x master mix på nytt</w:t>
      </w:r>
      <w:r w:rsidR="004B2E3F">
        <w:t xml:space="preserve"> på prøve CMYC</w:t>
      </w:r>
    </w:p>
    <w:p w14:paraId="59FBBD65" w14:textId="4719D819" w:rsidR="00EC53FF" w:rsidRDefault="00EC53FF" w:rsidP="00915D92">
      <w:r>
        <w:t xml:space="preserve">125ul </w:t>
      </w:r>
      <w:proofErr w:type="spellStart"/>
      <w:r w:rsidR="0057147A">
        <w:t>sybr</w:t>
      </w:r>
      <w:proofErr w:type="spellEnd"/>
      <w:r w:rsidR="0057147A">
        <w:t xml:space="preserve"> mix</w:t>
      </w:r>
    </w:p>
    <w:p w14:paraId="75988A44" w14:textId="5998AC81" w:rsidR="0057147A" w:rsidRDefault="001362E3" w:rsidP="00915D92">
      <w:r>
        <w:t xml:space="preserve">25 ul </w:t>
      </w:r>
      <w:r w:rsidR="00D779C5">
        <w:t xml:space="preserve">Primer mix </w:t>
      </w:r>
    </w:p>
    <w:p w14:paraId="3303ADBA" w14:textId="4B158B8A" w:rsidR="004B2E3F" w:rsidRDefault="004B2E3F" w:rsidP="00915D92">
      <w:r>
        <w:t>50ul H2O</w:t>
      </w:r>
    </w:p>
    <w:p w14:paraId="19A0E851" w14:textId="77777777" w:rsidR="00F44179" w:rsidRDefault="00F44179" w:rsidP="00915D92"/>
    <w:p w14:paraId="2A1AE19A" w14:textId="77777777" w:rsidR="00F44179" w:rsidRDefault="00F44179" w:rsidP="00915D92"/>
    <w:p w14:paraId="117E3FA1" w14:textId="1F746120" w:rsidR="00F44179" w:rsidRDefault="00F44179" w:rsidP="00915D92">
      <w:r>
        <w:t xml:space="preserve">Utfylling </w:t>
      </w:r>
      <w:r w:rsidR="00D5515B">
        <w:t>i brønner:</w:t>
      </w:r>
    </w:p>
    <w:p w14:paraId="0B000C8C" w14:textId="3D405084" w:rsidR="00D5515B" w:rsidRDefault="00D5515B" w:rsidP="00915D92">
      <w:r>
        <w:t xml:space="preserve">Viser til </w:t>
      </w:r>
      <w:proofErr w:type="spellStart"/>
      <w:r>
        <w:t>excel</w:t>
      </w:r>
      <w:proofErr w:type="spellEnd"/>
      <w:r>
        <w:t xml:space="preserve"> skjema</w:t>
      </w:r>
    </w:p>
    <w:p w14:paraId="22517B98" w14:textId="77777777" w:rsidR="00D5515B" w:rsidRDefault="00D5515B" w:rsidP="00915D92"/>
    <w:p w14:paraId="14156DAE" w14:textId="77777777" w:rsidR="00D5515B" w:rsidRPr="007B27AB" w:rsidRDefault="00D5515B" w:rsidP="00915D92"/>
    <w:sectPr w:rsidR="00D5515B" w:rsidRPr="007B27AB" w:rsidSect="00FC5847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ato">
    <w:charset w:val="00"/>
    <w:family w:val="swiss"/>
    <w:pitch w:val="variable"/>
    <w:sig w:usb0="E10002FF" w:usb1="5000ECF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F728E1"/>
    <w:multiLevelType w:val="hybridMultilevel"/>
    <w:tmpl w:val="D12ACE40"/>
    <w:lvl w:ilvl="0" w:tplc="D69A8D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2D2353"/>
    <w:multiLevelType w:val="multilevel"/>
    <w:tmpl w:val="DBE8F4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6DE3035"/>
    <w:multiLevelType w:val="multilevel"/>
    <w:tmpl w:val="533237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DAD5B11"/>
    <w:multiLevelType w:val="multilevel"/>
    <w:tmpl w:val="BBA07C3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4CE4D8C"/>
    <w:multiLevelType w:val="multilevel"/>
    <w:tmpl w:val="800A5E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7DBC7982"/>
    <w:multiLevelType w:val="multilevel"/>
    <w:tmpl w:val="8D905B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96801479">
    <w:abstractNumId w:val="0"/>
  </w:num>
  <w:num w:numId="2" w16cid:durableId="810903086">
    <w:abstractNumId w:val="5"/>
  </w:num>
  <w:num w:numId="3" w16cid:durableId="799230114">
    <w:abstractNumId w:val="3"/>
  </w:num>
  <w:num w:numId="4" w16cid:durableId="329715559">
    <w:abstractNumId w:val="1"/>
  </w:num>
  <w:num w:numId="5" w16cid:durableId="1556232744">
    <w:abstractNumId w:val="4"/>
  </w:num>
  <w:num w:numId="6" w16cid:durableId="56141002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5D92"/>
    <w:rsid w:val="000477EB"/>
    <w:rsid w:val="000E4499"/>
    <w:rsid w:val="000E7816"/>
    <w:rsid w:val="000F57F7"/>
    <w:rsid w:val="001362E3"/>
    <w:rsid w:val="001867F2"/>
    <w:rsid w:val="00237FD6"/>
    <w:rsid w:val="00351449"/>
    <w:rsid w:val="003A4F31"/>
    <w:rsid w:val="004213C1"/>
    <w:rsid w:val="0042589A"/>
    <w:rsid w:val="004B0A3E"/>
    <w:rsid w:val="004B2E3F"/>
    <w:rsid w:val="004F5197"/>
    <w:rsid w:val="005472BD"/>
    <w:rsid w:val="0057147A"/>
    <w:rsid w:val="006116F7"/>
    <w:rsid w:val="006D7DEA"/>
    <w:rsid w:val="00705F10"/>
    <w:rsid w:val="00707ED9"/>
    <w:rsid w:val="00717D5B"/>
    <w:rsid w:val="007B0616"/>
    <w:rsid w:val="007B27AB"/>
    <w:rsid w:val="007D6F11"/>
    <w:rsid w:val="0084736B"/>
    <w:rsid w:val="00907B21"/>
    <w:rsid w:val="00915D92"/>
    <w:rsid w:val="00987EA7"/>
    <w:rsid w:val="00A147F2"/>
    <w:rsid w:val="00AC6781"/>
    <w:rsid w:val="00AC750C"/>
    <w:rsid w:val="00AE08CC"/>
    <w:rsid w:val="00AE4EE8"/>
    <w:rsid w:val="00B06CD2"/>
    <w:rsid w:val="00B44F67"/>
    <w:rsid w:val="00B657CE"/>
    <w:rsid w:val="00B8690C"/>
    <w:rsid w:val="00BA029F"/>
    <w:rsid w:val="00BD6BEF"/>
    <w:rsid w:val="00C36DA3"/>
    <w:rsid w:val="00C435BA"/>
    <w:rsid w:val="00C6563B"/>
    <w:rsid w:val="00CC648D"/>
    <w:rsid w:val="00CC678A"/>
    <w:rsid w:val="00CC74FA"/>
    <w:rsid w:val="00D5515B"/>
    <w:rsid w:val="00D60C9A"/>
    <w:rsid w:val="00D7768B"/>
    <w:rsid w:val="00D779C5"/>
    <w:rsid w:val="00DD7179"/>
    <w:rsid w:val="00EC53FF"/>
    <w:rsid w:val="00F44179"/>
    <w:rsid w:val="00FC5847"/>
    <w:rsid w:val="00FC6E2B"/>
    <w:rsid w:val="00FD7821"/>
    <w:rsid w:val="00FF31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B3D0FF"/>
  <w15:chartTrackingRefBased/>
  <w15:docId w15:val="{1527EC7A-8695-4F09-854D-9BE191B936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link w:val="Overskrift1Tegn"/>
    <w:uiPriority w:val="9"/>
    <w:qFormat/>
    <w:rsid w:val="00B657CE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nb-NO"/>
      <w14:ligatures w14:val="none"/>
    </w:rPr>
  </w:style>
  <w:style w:type="paragraph" w:styleId="Overskrift3">
    <w:name w:val="heading 3"/>
    <w:basedOn w:val="Normal"/>
    <w:link w:val="Overskrift3Tegn"/>
    <w:uiPriority w:val="9"/>
    <w:qFormat/>
    <w:rsid w:val="00B657C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kern w:val="0"/>
      <w:sz w:val="27"/>
      <w:szCs w:val="27"/>
      <w:lang w:eastAsia="nb-NO"/>
      <w14:ligatures w14:val="none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Listeavsnitt">
    <w:name w:val="List Paragraph"/>
    <w:basedOn w:val="Normal"/>
    <w:uiPriority w:val="34"/>
    <w:qFormat/>
    <w:rsid w:val="00915D92"/>
    <w:pPr>
      <w:ind w:left="720"/>
      <w:contextualSpacing/>
    </w:pPr>
  </w:style>
  <w:style w:type="table" w:styleId="Tabellrutenett">
    <w:name w:val="Table Grid"/>
    <w:basedOn w:val="Vanligtabell"/>
    <w:uiPriority w:val="39"/>
    <w:rsid w:val="00D60C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verskrift1Tegn">
    <w:name w:val="Overskrift 1 Tegn"/>
    <w:basedOn w:val="Standardskriftforavsnitt"/>
    <w:link w:val="Overskrift1"/>
    <w:uiPriority w:val="9"/>
    <w:rsid w:val="00B657CE"/>
    <w:rPr>
      <w:rFonts w:ascii="Times New Roman" w:eastAsia="Times New Roman" w:hAnsi="Times New Roman" w:cs="Times New Roman"/>
      <w:b/>
      <w:bCs/>
      <w:kern w:val="36"/>
      <w:sz w:val="48"/>
      <w:szCs w:val="48"/>
      <w:lang w:eastAsia="nb-NO"/>
      <w14:ligatures w14:val="none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B657CE"/>
    <w:rPr>
      <w:rFonts w:ascii="Times New Roman" w:eastAsia="Times New Roman" w:hAnsi="Times New Roman" w:cs="Times New Roman"/>
      <w:b/>
      <w:bCs/>
      <w:kern w:val="0"/>
      <w:sz w:val="27"/>
      <w:szCs w:val="27"/>
      <w:lang w:eastAsia="nb-NO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B657C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nb-NO"/>
      <w14:ligatures w14:val="none"/>
    </w:rPr>
  </w:style>
  <w:style w:type="character" w:styleId="Hyperkobling">
    <w:name w:val="Hyperlink"/>
    <w:basedOn w:val="Standardskriftforavsnitt"/>
    <w:uiPriority w:val="99"/>
    <w:semiHidden/>
    <w:unhideWhenUsed/>
    <w:rsid w:val="00B657CE"/>
    <w:rPr>
      <w:color w:val="0000FF"/>
      <w:u w:val="single"/>
    </w:rPr>
  </w:style>
  <w:style w:type="paragraph" w:styleId="Bibliografi">
    <w:name w:val="Bibliography"/>
    <w:basedOn w:val="Normal"/>
    <w:next w:val="Normal"/>
    <w:uiPriority w:val="37"/>
    <w:unhideWhenUsed/>
    <w:rsid w:val="000F57F7"/>
    <w:pPr>
      <w:spacing w:after="0" w:line="480" w:lineRule="auto"/>
      <w:ind w:left="720" w:hanging="720"/>
    </w:pPr>
  </w:style>
  <w:style w:type="character" w:customStyle="1" w:styleId="textlayer--absolute">
    <w:name w:val="textlayer--absolute"/>
    <w:basedOn w:val="Standardskriftforavsnitt"/>
    <w:rsid w:val="00717D5B"/>
  </w:style>
  <w:style w:type="paragraph" w:styleId="Ingenmellomrom">
    <w:name w:val="No Spacing"/>
    <w:uiPriority w:val="1"/>
    <w:qFormat/>
    <w:rsid w:val="0084736B"/>
    <w:pPr>
      <w:spacing w:after="0" w:line="240" w:lineRule="auto"/>
    </w:pPr>
  </w:style>
  <w:style w:type="paragraph" w:styleId="Tittel">
    <w:name w:val="Title"/>
    <w:basedOn w:val="Normal"/>
    <w:next w:val="Normal"/>
    <w:link w:val="TittelTegn"/>
    <w:uiPriority w:val="10"/>
    <w:qFormat/>
    <w:rsid w:val="0084736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84736B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9109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350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918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246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89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533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rainome.github.io/pr_cdnasynthesis_ver_2019-11-12.html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trainome.github.io/pr_cdnasynthesis_ver_2019-11-12.html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trainome.github.io/pr_cdnasynthesis_ver_2019-11-12.html" TargetMode="External"/><Relationship Id="rId5" Type="http://schemas.openxmlformats.org/officeDocument/2006/relationships/hyperlink" Target="https://trainome.github.io/pr_cdnasynthesis_ver_2019-11-12.html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5</TotalTime>
  <Pages>9</Pages>
  <Words>998</Words>
  <Characters>5294</Characters>
  <Application>Microsoft Office Word</Application>
  <DocSecurity>0</DocSecurity>
  <Lines>44</Lines>
  <Paragraphs>12</Paragraphs>
  <ScaleCrop>false</ScaleCrop>
  <Company/>
  <LinksUpToDate>false</LinksUpToDate>
  <CharactersWithSpaces>6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ter Leistad</dc:creator>
  <cp:keywords/>
  <dc:description/>
  <cp:lastModifiedBy>Petter Leistad</cp:lastModifiedBy>
  <cp:revision>10</cp:revision>
  <dcterms:created xsi:type="dcterms:W3CDTF">2023-10-22T19:33:00Z</dcterms:created>
  <dcterms:modified xsi:type="dcterms:W3CDTF">2023-10-30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cqRTS1wN"/&gt;&lt;style id="http://www.zotero.org/styles/apa" locale="nb-NO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